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CCEB1F" w14:textId="45086B9C" w:rsidR="003A6B12" w:rsidRPr="006A6E40" w:rsidRDefault="003A6B12" w:rsidP="00A303D0">
      <w:pPr>
        <w:pStyle w:val="Ttulo"/>
      </w:pPr>
      <w:r w:rsidRPr="006A6E40">
        <w:t>MOBILE PRICE CLASSIFICATION</w:t>
      </w:r>
    </w:p>
    <w:p w14:paraId="7011C290" w14:textId="7461FDBA" w:rsidR="00AF3053" w:rsidRPr="00AD5D00" w:rsidRDefault="00AF3053" w:rsidP="00FA750F">
      <w:pPr>
        <w:rPr>
          <w:rFonts w:ascii="Arial" w:eastAsia="Adobe Heiti Std R" w:hAnsi="Arial" w:cs="Arial"/>
        </w:rPr>
      </w:pPr>
    </w:p>
    <w:p w14:paraId="6E4FCCAB" w14:textId="7B60B735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  <w:r w:rsidRPr="00AD5D00">
        <w:rPr>
          <w:rFonts w:ascii="Arial" w:eastAsia="Adobe Heiti Std R" w:hAnsi="Arial" w:cs="Arial"/>
          <w:noProof/>
        </w:rPr>
        <w:drawing>
          <wp:inline distT="0" distB="0" distL="0" distR="0" wp14:anchorId="61FA4DF3" wp14:editId="2D361AD0">
            <wp:extent cx="1910509" cy="2181225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837473B0-CC2E-450A-ABE3-18F120FF3D39}">
                          <a1611:picAttrSrcUrl xmlns:a1611="http://schemas.microsoft.com/office/drawing/2016/11/main" r:i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4969" cy="2197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616C62" w14:textId="0C1EF68A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</w:p>
    <w:p w14:paraId="1AE4BB6A" w14:textId="16D94CED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</w:pPr>
      <w:r w:rsidRPr="00A303D0"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  <w:t>Proyecto final de Aprendizaje Automático y Minería de Datos</w:t>
      </w:r>
    </w:p>
    <w:p w14:paraId="1C9B7CCA" w14:textId="77777777" w:rsidR="00AF3053" w:rsidRPr="00AD5D00" w:rsidRDefault="00AF3053" w:rsidP="00AF3053">
      <w:pPr>
        <w:jc w:val="center"/>
        <w:rPr>
          <w:rFonts w:ascii="Arial" w:eastAsia="Adobe Heiti Std R" w:hAnsi="Arial" w:cs="Arial"/>
          <w:b/>
          <w:sz w:val="40"/>
          <w:szCs w:val="40"/>
        </w:rPr>
      </w:pPr>
    </w:p>
    <w:p w14:paraId="1C94B528" w14:textId="5F186F0C" w:rsidR="00AF3053" w:rsidRPr="0089439F" w:rsidRDefault="00AF3053" w:rsidP="00AF3053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Presentado por</w:t>
      </w:r>
    </w:p>
    <w:p w14:paraId="1B50EF2B" w14:textId="1F9633F6" w:rsidR="003A6B12" w:rsidRPr="0089439F" w:rsidRDefault="003A6B12" w:rsidP="003A6B12">
      <w:pPr>
        <w:pStyle w:val="Cita"/>
        <w:rPr>
          <w:rFonts w:eastAsia="Adobe Heiti Std R" w:cstheme="minorHAnsi"/>
          <w:color w:val="1155CC"/>
        </w:rPr>
      </w:pPr>
      <w:r w:rsidRPr="0089439F">
        <w:rPr>
          <w:rFonts w:eastAsia="Adobe Heiti Std R" w:cstheme="minorHAnsi"/>
          <w:b/>
          <w:i w:val="0"/>
          <w:color w:val="auto"/>
        </w:rPr>
        <w:t>Sergio Gavilán Fernández</w:t>
      </w:r>
      <w:r w:rsidRPr="0089439F">
        <w:rPr>
          <w:rFonts w:eastAsia="Adobe Heiti Std R" w:cstheme="minorHAnsi"/>
          <w:b/>
          <w:i w:val="0"/>
          <w:color w:val="auto"/>
        </w:rPr>
        <w:tab/>
      </w:r>
      <w:r w:rsidRPr="0089439F">
        <w:rPr>
          <w:rFonts w:eastAsia="Adobe Heiti Std R" w:cstheme="minorHAnsi"/>
        </w:rPr>
        <w:tab/>
      </w:r>
      <w:hyperlink r:id="rId10" w:history="1">
        <w:r w:rsidR="00AF3053" w:rsidRPr="0089439F">
          <w:rPr>
            <w:rStyle w:val="Hipervnculo"/>
            <w:rFonts w:eastAsia="Adobe Heiti Std R" w:cstheme="minorHAnsi"/>
          </w:rPr>
          <w:t>sgavil01@ucm.es</w:t>
        </w:r>
      </w:hyperlink>
    </w:p>
    <w:p w14:paraId="69632C1A" w14:textId="4FF13A8A" w:rsidR="003A6B12" w:rsidRPr="0089439F" w:rsidRDefault="003A6B12" w:rsidP="003A6B12">
      <w:pPr>
        <w:pStyle w:val="Cita"/>
        <w:rPr>
          <w:rFonts w:eastAsia="Adobe Heiti Std R" w:cstheme="minorHAnsi"/>
          <w:color w:val="1155CC"/>
          <w:u w:val="single"/>
        </w:rPr>
      </w:pPr>
      <w:r w:rsidRPr="0089439F">
        <w:rPr>
          <w:rFonts w:eastAsia="Adobe Heiti Std R" w:cstheme="minorHAnsi"/>
          <w:b/>
          <w:i w:val="0"/>
          <w:color w:val="auto"/>
        </w:rPr>
        <w:t>Alejandro Villar Rubio</w:t>
      </w:r>
      <w:r w:rsidRPr="0089439F">
        <w:rPr>
          <w:rFonts w:eastAsia="Adobe Heiti Std R" w:cstheme="minorHAnsi"/>
          <w:color w:val="auto"/>
        </w:rPr>
        <w:t xml:space="preserve"> </w:t>
      </w:r>
      <w:r w:rsidRPr="0089439F">
        <w:rPr>
          <w:rFonts w:eastAsia="Adobe Heiti Std R" w:cstheme="minorHAnsi"/>
        </w:rPr>
        <w:tab/>
      </w:r>
      <w:r w:rsidR="00AF3053" w:rsidRPr="0089439F">
        <w:rPr>
          <w:rFonts w:eastAsia="Adobe Heiti Std R" w:cstheme="minorHAnsi"/>
        </w:rPr>
        <w:tab/>
      </w:r>
      <w:hyperlink r:id="rId11" w:history="1">
        <w:r w:rsidR="00AF3053" w:rsidRPr="0089439F">
          <w:rPr>
            <w:rStyle w:val="Hipervnculo"/>
            <w:rFonts w:eastAsia="Adobe Heiti Std R" w:cstheme="minorHAnsi"/>
          </w:rPr>
          <w:t>alvill04@ucm.es</w:t>
        </w:r>
      </w:hyperlink>
    </w:p>
    <w:p w14:paraId="42B8FA43" w14:textId="77777777" w:rsidR="00FA750F" w:rsidRPr="0089439F" w:rsidRDefault="00FA750F" w:rsidP="00FA750F">
      <w:pPr>
        <w:rPr>
          <w:rFonts w:eastAsia="Adobe Heiti Std R" w:cstheme="minorHAnsi"/>
        </w:rPr>
      </w:pPr>
    </w:p>
    <w:p w14:paraId="357F2346" w14:textId="7F2E1B32" w:rsidR="003A6B12" w:rsidRPr="0089439F" w:rsidRDefault="003A6B12" w:rsidP="003A6B12">
      <w:pPr>
        <w:rPr>
          <w:rFonts w:eastAsia="Adobe Heiti Std R" w:cstheme="minorHAnsi"/>
        </w:rPr>
      </w:pPr>
    </w:p>
    <w:p w14:paraId="26D63B29" w14:textId="29253653" w:rsidR="00AF3053" w:rsidRPr="0089439F" w:rsidRDefault="00AF3053" w:rsidP="00AF3053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Facultad de Informática, Universidad Complutense de Madrid</w:t>
      </w:r>
    </w:p>
    <w:p w14:paraId="5155F9CC" w14:textId="284030CF" w:rsidR="002A0012" w:rsidRPr="0089439F" w:rsidRDefault="00AF3053" w:rsidP="002A0012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Grado en Desarrollo de Videojuegos</w:t>
      </w:r>
    </w:p>
    <w:p w14:paraId="1B3BF6FF" w14:textId="6A5CE07F" w:rsidR="002A0012" w:rsidRPr="0089439F" w:rsidRDefault="00AF3053" w:rsidP="002A0012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Madrid, 2019/2020</w:t>
      </w:r>
    </w:p>
    <w:sdt>
      <w:sdtPr>
        <w:rPr>
          <w:rFonts w:asciiTheme="minorHAnsi" w:eastAsia="Adobe Heiti Std R" w:hAnsiTheme="minorHAnsi" w:cs="Arial"/>
          <w:color w:val="auto"/>
          <w:sz w:val="21"/>
          <w:szCs w:val="21"/>
        </w:rPr>
        <w:id w:val="191288726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514EDB6" w14:textId="5F4815A7" w:rsidR="00AF3053" w:rsidRPr="00A303D0" w:rsidRDefault="00AF3053" w:rsidP="00112D6F">
          <w:pPr>
            <w:pStyle w:val="TtuloTDC"/>
            <w:jc w:val="left"/>
            <w:rPr>
              <w:rFonts w:eastAsia="Adobe Heiti Std R" w:cs="Arial"/>
            </w:rPr>
          </w:pPr>
          <w:r w:rsidRPr="00A303D0">
            <w:rPr>
              <w:rFonts w:eastAsia="Adobe Heiti Std R" w:cs="Arial"/>
            </w:rPr>
            <w:t>Contenido</w:t>
          </w:r>
        </w:p>
        <w:p w14:paraId="5600C15B" w14:textId="3160AEC5" w:rsidR="00CC509C" w:rsidRDefault="00AF3053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begin"/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instrText xml:space="preserve"> TOC \o "1-3" \h \z \u </w:instrText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separate"/>
          </w:r>
          <w:hyperlink w:anchor="_Toc30170207" w:history="1">
            <w:r w:rsidR="00CC509C" w:rsidRPr="006876BE">
              <w:rPr>
                <w:rStyle w:val="Hipervnculo"/>
                <w:noProof/>
              </w:rPr>
              <w:t>Resumen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07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3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7606A728" w14:textId="53CABAA8" w:rsidR="00CC509C" w:rsidRDefault="009321BE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08" w:history="1">
            <w:r w:rsidR="00CC509C" w:rsidRPr="006876BE">
              <w:rPr>
                <w:rStyle w:val="Hipervnculo"/>
                <w:noProof/>
              </w:rPr>
              <w:t>Objetivos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08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3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7847A755" w14:textId="5CC08CB8" w:rsidR="00CC509C" w:rsidRDefault="009321BE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09" w:history="1">
            <w:r w:rsidR="00CC509C" w:rsidRPr="006876BE">
              <w:rPr>
                <w:rStyle w:val="Hipervnculo"/>
                <w:noProof/>
              </w:rPr>
              <w:t>Trabajo previo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09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3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6FEB672E" w14:textId="227BF267" w:rsidR="00CC509C" w:rsidRDefault="009321BE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0" w:history="1">
            <w:r w:rsidR="00CC509C" w:rsidRPr="006876BE">
              <w:rPr>
                <w:rStyle w:val="Hipervnculo"/>
                <w:rFonts w:eastAsia="Adobe Heiti Std R"/>
                <w:noProof/>
              </w:rPr>
              <w:t>Herramientas usadas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10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4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34E240EE" w14:textId="551FA367" w:rsidR="00CC509C" w:rsidRDefault="009321BE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1" w:history="1">
            <w:r w:rsidR="00CC509C" w:rsidRPr="006876BE">
              <w:rPr>
                <w:rStyle w:val="Hipervnculo"/>
                <w:noProof/>
              </w:rPr>
              <w:t>Regresión Logística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11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4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66E1AF9E" w14:textId="34C13E6C" w:rsidR="00CC509C" w:rsidRDefault="009321BE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2" w:history="1">
            <w:r w:rsidR="00CC509C" w:rsidRPr="006876BE">
              <w:rPr>
                <w:rStyle w:val="Hipervnculo"/>
                <w:noProof/>
              </w:rPr>
              <w:t>Implementación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12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4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7B1B3356" w14:textId="31328955" w:rsidR="00CC509C" w:rsidRDefault="009321BE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3" w:history="1">
            <w:r w:rsidR="00CC509C" w:rsidRPr="006876BE">
              <w:rPr>
                <w:rStyle w:val="Hipervnculo"/>
                <w:noProof/>
              </w:rPr>
              <w:t>Resultados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13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5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5D8D5C82" w14:textId="6C8A6FB7" w:rsidR="00CC509C" w:rsidRDefault="009321BE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4" w:history="1">
            <w:r w:rsidR="00CC509C" w:rsidRPr="006876BE">
              <w:rPr>
                <w:rStyle w:val="Hipervnculo"/>
                <w:noProof/>
              </w:rPr>
              <w:t>Redes Neuronales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14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6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1322C138" w14:textId="6DB46CD9" w:rsidR="00CC509C" w:rsidRDefault="009321BE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5" w:history="1">
            <w:r w:rsidR="00CC509C" w:rsidRPr="006876BE">
              <w:rPr>
                <w:rStyle w:val="Hipervnculo"/>
                <w:noProof/>
              </w:rPr>
              <w:t>Implementación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15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6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375B3A97" w14:textId="3279D185" w:rsidR="00CC509C" w:rsidRDefault="009321BE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6" w:history="1">
            <w:r w:rsidR="00CC509C" w:rsidRPr="006876BE">
              <w:rPr>
                <w:rStyle w:val="Hipervnculo"/>
                <w:noProof/>
              </w:rPr>
              <w:t>Resultados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16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7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41E38401" w14:textId="23640B33" w:rsidR="00CC509C" w:rsidRDefault="009321BE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7" w:history="1">
            <w:r w:rsidR="00CC509C" w:rsidRPr="006876BE">
              <w:rPr>
                <w:rStyle w:val="Hipervnculo"/>
                <w:noProof/>
              </w:rPr>
              <w:t>Support Vector Machines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17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7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504BE956" w14:textId="244CF3D7" w:rsidR="00CC509C" w:rsidRDefault="009321BE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8" w:history="1">
            <w:r w:rsidR="00CC509C" w:rsidRPr="006876BE">
              <w:rPr>
                <w:rStyle w:val="Hipervnculo"/>
                <w:noProof/>
              </w:rPr>
              <w:t>Implementación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18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7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0B437351" w14:textId="25695240" w:rsidR="00CC509C" w:rsidRDefault="009321BE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9" w:history="1">
            <w:r w:rsidR="00CC509C" w:rsidRPr="006876BE">
              <w:rPr>
                <w:rStyle w:val="Hipervnculo"/>
                <w:noProof/>
              </w:rPr>
              <w:t>Resultados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19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8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35ABB38F" w14:textId="364618C6" w:rsidR="00CC509C" w:rsidRDefault="009321BE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20" w:history="1">
            <w:r w:rsidR="00CC509C" w:rsidRPr="006876BE">
              <w:rPr>
                <w:rStyle w:val="Hipervnculo"/>
                <w:noProof/>
              </w:rPr>
              <w:t>Conclusiones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20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8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17143338" w14:textId="515CDB61" w:rsidR="00CC509C" w:rsidRDefault="009321BE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21" w:history="1">
            <w:r w:rsidR="00CC509C" w:rsidRPr="006876BE">
              <w:rPr>
                <w:rStyle w:val="Hipervnculo"/>
                <w:noProof/>
              </w:rPr>
              <w:t>Bibliografía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21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8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7CFD9CA5" w14:textId="30F5645D" w:rsidR="00CC509C" w:rsidRDefault="009321BE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22" w:history="1">
            <w:r w:rsidR="00CC509C" w:rsidRPr="006876BE">
              <w:rPr>
                <w:rStyle w:val="Hipervnculo"/>
                <w:noProof/>
              </w:rPr>
              <w:t>Apéndices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22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9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286F53B7" w14:textId="35728C66" w:rsidR="00CC509C" w:rsidRDefault="009321BE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23" w:history="1">
            <w:r w:rsidR="00CC509C" w:rsidRPr="006876BE">
              <w:rPr>
                <w:rStyle w:val="Hipervnculo"/>
                <w:noProof/>
              </w:rPr>
              <w:t>Apéndice A. Código utilizado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23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9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51EB4B00" w14:textId="4D33B1CE" w:rsidR="00CC509C" w:rsidRDefault="009321BE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24" w:history="1">
            <w:r w:rsidR="00CC509C" w:rsidRPr="006876BE">
              <w:rPr>
                <w:rStyle w:val="Hipervnculo"/>
                <w:noProof/>
              </w:rPr>
              <w:t>Apéndice B. Gráficas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24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28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0EF00E7A" w14:textId="0A28B051" w:rsidR="00AF3053" w:rsidRPr="00A303D0" w:rsidRDefault="00AF3053">
          <w:pPr>
            <w:rPr>
              <w:rFonts w:asciiTheme="majorHAnsi" w:eastAsia="Adobe Heiti Std R" w:hAnsiTheme="majorHAnsi" w:cs="Arial"/>
            </w:rPr>
          </w:pPr>
          <w:r w:rsidRPr="00A303D0">
            <w:rPr>
              <w:rFonts w:asciiTheme="majorHAnsi" w:eastAsia="Adobe Heiti Std R" w:hAnsiTheme="majorHAnsi" w:cs="Arial"/>
              <w:b/>
              <w:bCs/>
              <w:sz w:val="28"/>
              <w:szCs w:val="28"/>
            </w:rPr>
            <w:fldChar w:fldCharType="end"/>
          </w:r>
        </w:p>
      </w:sdtContent>
    </w:sdt>
    <w:p w14:paraId="065584F7" w14:textId="77777777" w:rsidR="002A0012" w:rsidRDefault="002A0012">
      <w:pPr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</w:pPr>
      <w:r>
        <w:br w:type="page"/>
      </w:r>
    </w:p>
    <w:p w14:paraId="7793DDBF" w14:textId="694139DB" w:rsidR="00643BBA" w:rsidRPr="00A303D0" w:rsidRDefault="00643BBA" w:rsidP="002A0012">
      <w:pPr>
        <w:pStyle w:val="Ttulo1"/>
      </w:pPr>
      <w:bookmarkStart w:id="0" w:name="_Toc30170207"/>
      <w:r w:rsidRPr="00A303D0">
        <w:lastRenderedPageBreak/>
        <w:t>Resumen</w:t>
      </w:r>
      <w:bookmarkEnd w:id="0"/>
    </w:p>
    <w:p w14:paraId="379ED72A" w14:textId="250B8656" w:rsidR="00643BBA" w:rsidRPr="00E01DCB" w:rsidRDefault="00FB300C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La elección de un teléfono móvil puede ser en algunas ocasiones un quebradero de cabeza para algunas personas, ya sea por su edad o simplemente porque no conocen la industria lo suficiente. Además</w:t>
      </w:r>
      <w:r w:rsidR="00AD5D00" w:rsidRPr="00E01DCB">
        <w:rPr>
          <w:rFonts w:eastAsia="Adobe Heiti Std R" w:cstheme="minorHAnsi"/>
        </w:rPr>
        <w:t>,</w:t>
      </w:r>
      <w:r w:rsidRPr="00E01DCB">
        <w:rPr>
          <w:rFonts w:eastAsia="Adobe Heiti Std R" w:cstheme="minorHAnsi"/>
        </w:rPr>
        <w:t xml:space="preserve"> a este desconocimiento hay que añadir que cada día hay más dispositivos en el mercado por lo que la dificultad de</w:t>
      </w:r>
      <w:r w:rsidR="00AD5D00" w:rsidRPr="00E01DCB">
        <w:rPr>
          <w:rFonts w:eastAsia="Adobe Heiti Std R" w:cstheme="minorHAnsi"/>
        </w:rPr>
        <w:t xml:space="preserve"> su</w:t>
      </w:r>
      <w:r w:rsidRPr="00E01DCB">
        <w:rPr>
          <w:rFonts w:eastAsia="Adobe Heiti Std R" w:cstheme="minorHAnsi"/>
        </w:rPr>
        <w:t xml:space="preserve"> compra aumenta.</w:t>
      </w:r>
      <w:r w:rsidR="00AD5D00" w:rsidRPr="00E01DCB">
        <w:rPr>
          <w:rFonts w:eastAsia="Adobe Heiti Std R" w:cstheme="minorHAnsi"/>
        </w:rPr>
        <w:t xml:space="preserve"> Esto puede provocar la llamada </w:t>
      </w:r>
      <w:r w:rsidR="00AD5D00" w:rsidRPr="00E01DCB">
        <w:rPr>
          <w:rFonts w:eastAsia="Adobe Heiti Std R" w:cstheme="minorHAnsi"/>
          <w:b/>
        </w:rPr>
        <w:t>paradoja de la elección</w:t>
      </w:r>
      <w:r w:rsidR="004D2895" w:rsidRPr="00E01DCB">
        <w:rPr>
          <w:rFonts w:eastAsia="Adobe Heiti Std R" w:cstheme="minorHAnsi"/>
          <w:b/>
        </w:rPr>
        <w:t xml:space="preserve"> </w:t>
      </w:r>
      <w:r w:rsidR="004D2895" w:rsidRPr="00E01DCB">
        <w:rPr>
          <w:rFonts w:eastAsia="Adobe Heiti Std R" w:cstheme="minorHAnsi"/>
        </w:rPr>
        <w:fldChar w:fldCharType="begin" w:fldLock="1"/>
      </w:r>
      <w:r w:rsidR="004D2895" w:rsidRPr="00E01DCB">
        <w:rPr>
          <w:rFonts w:eastAsia="Adobe Heiti Std R" w:cstheme="minorHAnsi"/>
        </w:rPr>
        <w:instrText>ADDIN CSL_CITATION {"citationItems":[{"id":"ITEM-1","itemData":{"URL":"https://hipertextual.com/2015/07/paradoja-eleccion","accessed":{"date-parts":[["2019","12","24"]]},"id":"ITEM-1","issued":{"date-parts":[["0"]]},"title":"La paradoja de la elección: por qué nos cuesta decidir","type":"webpage"},"uris":["http://www.mendeley.com/documents/?uuid=89284eda-8a85-3fbb-9d4e-b850343e97ce"]}],"mendeley":{"formattedCitation":"(“La paradoja de la elección: por qué nos cuesta decidir,” n.d.)","plainTextFormattedCitation":"(“La paradoja de la elección: por qué nos cuesta decidir,” n.d.)","previouslyFormattedCitation":"(“La paradoja de la elección: por qué nos cuesta decidir,” n.d.)"},"properties":{"noteIndex":0},"schema":"https://github.com/citation-style-language/schema/raw/master/csl-citation.json"}</w:instrText>
      </w:r>
      <w:r w:rsidR="004D2895" w:rsidRPr="00E01DCB">
        <w:rPr>
          <w:rFonts w:eastAsia="Adobe Heiti Std R" w:cstheme="minorHAnsi"/>
        </w:rPr>
        <w:fldChar w:fldCharType="separate"/>
      </w:r>
      <w:r w:rsidR="004D2895" w:rsidRPr="00E01DCB">
        <w:rPr>
          <w:rFonts w:eastAsia="Adobe Heiti Std R" w:cstheme="minorHAnsi"/>
          <w:noProof/>
        </w:rPr>
        <w:t>(“La paradoja de la elección: por qué nos cuesta decidir,” n.d.)</w:t>
      </w:r>
      <w:r w:rsidR="004D2895" w:rsidRPr="00E01DCB">
        <w:rPr>
          <w:rFonts w:eastAsia="Adobe Heiti Std R" w:cstheme="minorHAnsi"/>
        </w:rPr>
        <w:fldChar w:fldCharType="end"/>
      </w:r>
      <w:r w:rsidR="00AD5D00" w:rsidRPr="00E01DCB">
        <w:rPr>
          <w:rFonts w:eastAsia="Adobe Heiti Std R" w:cstheme="minorHAnsi"/>
        </w:rPr>
        <w:t>, nuestra tendencia a estar menos satisfechos con nuestras adquisiciones mientras más alternativas existan.</w:t>
      </w:r>
    </w:p>
    <w:p w14:paraId="26E876F9" w14:textId="19D46CC9" w:rsidR="00AD5D00" w:rsidRPr="00E01DCB" w:rsidRDefault="00AD5D00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En este proyecto se planteará una herramienta con la cuál cualquier persona podrá crear un teléfono móvil a su gusto y comprobar en qué rango de precio se encuentra. Con esto, el usuario podrá orientarse para su posterior compra.</w:t>
      </w:r>
    </w:p>
    <w:p w14:paraId="055E0AD4" w14:textId="77777777" w:rsidR="00112D6F" w:rsidRPr="00A303D0" w:rsidRDefault="00112D6F" w:rsidP="00AD5D00">
      <w:pPr>
        <w:jc w:val="both"/>
        <w:rPr>
          <w:rFonts w:asciiTheme="majorHAnsi" w:eastAsia="Adobe Heiti Std R" w:hAnsiTheme="majorHAnsi" w:cs="Arial"/>
          <w:sz w:val="20"/>
          <w:szCs w:val="20"/>
          <w:u w:val="single"/>
        </w:rPr>
      </w:pPr>
    </w:p>
    <w:p w14:paraId="467B4215" w14:textId="21EDEE52" w:rsidR="003A6B12" w:rsidRPr="00A303D0" w:rsidRDefault="00FA750F" w:rsidP="002A0012">
      <w:pPr>
        <w:pStyle w:val="Ttulo1"/>
      </w:pPr>
      <w:bookmarkStart w:id="1" w:name="_Toc30170208"/>
      <w:r w:rsidRPr="00A303D0">
        <w:t>Objetivo</w:t>
      </w:r>
      <w:r w:rsidR="002A0012">
        <w:t>s</w:t>
      </w:r>
      <w:bookmarkEnd w:id="1"/>
    </w:p>
    <w:p w14:paraId="6F6FBD0D" w14:textId="68C60098" w:rsidR="00FA750F" w:rsidRPr="00E01DCB" w:rsidRDefault="00112D6F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El objetivo principal de este proyecto es, como se ha nombrado anteriormente, proporcionar una herramienta con la que poder comprobar el rango de precio de un determinado teléfono móvil.</w:t>
      </w:r>
    </w:p>
    <w:p w14:paraId="0F11AEEC" w14:textId="7A47FC7A" w:rsidR="00112D6F" w:rsidRPr="00E01DCB" w:rsidRDefault="00112D6F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Para ello se aplicarán diversas técnicas de clasificación sobre la base de datos que se dispone y realizar una selección para usar la que proporcione una mayor precisión. </w:t>
      </w:r>
    </w:p>
    <w:p w14:paraId="36ADCE3B" w14:textId="47B65C79" w:rsidR="00112D6F" w:rsidRPr="00E01DCB" w:rsidRDefault="00112D6F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Las técnicas que se usarán son:</w:t>
      </w:r>
    </w:p>
    <w:p w14:paraId="3A0668FF" w14:textId="24A4E064" w:rsidR="00112D6F" w:rsidRPr="00E01DCB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Regresión logística.</w:t>
      </w:r>
    </w:p>
    <w:p w14:paraId="64411C8A" w14:textId="4617EE13" w:rsidR="00112D6F" w:rsidRPr="00E01DCB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Redes neuronales.</w:t>
      </w:r>
    </w:p>
    <w:p w14:paraId="1F15248C" w14:textId="6FC28482" w:rsidR="00112D6F" w:rsidRPr="00E01DCB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eastAsia="Adobe Heiti Std R" w:cstheme="minorHAnsi"/>
        </w:rPr>
      </w:pPr>
      <w:proofErr w:type="spellStart"/>
      <w:r w:rsidRPr="00E01DCB">
        <w:rPr>
          <w:rFonts w:eastAsia="Adobe Heiti Std R" w:cstheme="minorHAnsi"/>
        </w:rPr>
        <w:t>Support</w:t>
      </w:r>
      <w:proofErr w:type="spellEnd"/>
      <w:r w:rsidRPr="00E01DCB">
        <w:rPr>
          <w:rFonts w:eastAsia="Adobe Heiti Std R" w:cstheme="minorHAnsi"/>
        </w:rPr>
        <w:t xml:space="preserve"> Vector Machines (SVM)</w:t>
      </w:r>
    </w:p>
    <w:p w14:paraId="3B8DC0B3" w14:textId="77777777" w:rsidR="00112D6F" w:rsidRPr="00A303D0" w:rsidRDefault="00112D6F" w:rsidP="00FB300C">
      <w:pPr>
        <w:jc w:val="both"/>
        <w:rPr>
          <w:rFonts w:asciiTheme="majorHAnsi" w:eastAsia="Adobe Heiti Std R" w:hAnsiTheme="majorHAnsi" w:cs="Arial"/>
          <w:sz w:val="28"/>
          <w:szCs w:val="28"/>
        </w:rPr>
      </w:pPr>
    </w:p>
    <w:p w14:paraId="178CC42E" w14:textId="3712FB37" w:rsidR="00FA750F" w:rsidRPr="00A303D0" w:rsidRDefault="00917A10" w:rsidP="002A0012">
      <w:pPr>
        <w:pStyle w:val="Ttulo1"/>
      </w:pPr>
      <w:bookmarkStart w:id="2" w:name="_Toc30170209"/>
      <w:r>
        <w:t>Trabajo previo</w:t>
      </w:r>
      <w:bookmarkEnd w:id="2"/>
    </w:p>
    <w:p w14:paraId="26B4F185" w14:textId="2DD5E362" w:rsidR="00FA750F" w:rsidRPr="00E01DCB" w:rsidRDefault="004D2895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Se dispone de una base de datos adquirida de la plataforma </w:t>
      </w:r>
      <w:proofErr w:type="spellStart"/>
      <w:r w:rsidRPr="00E01DCB">
        <w:rPr>
          <w:rFonts w:eastAsia="Adobe Heiti Std R" w:cstheme="minorHAnsi"/>
          <w:i/>
        </w:rPr>
        <w:t>Kaggle</w:t>
      </w:r>
      <w:proofErr w:type="spellEnd"/>
      <w:r w:rsidRPr="00E01DCB">
        <w:rPr>
          <w:rFonts w:eastAsia="Adobe Heiti Std R" w:cstheme="minorHAnsi"/>
          <w:i/>
        </w:rPr>
        <w:t xml:space="preserve"> </w:t>
      </w:r>
      <w:r w:rsidRPr="00E01DCB">
        <w:rPr>
          <w:rFonts w:eastAsia="Adobe Heiti Std R" w:cstheme="minorHAnsi"/>
          <w:i/>
        </w:rPr>
        <w:fldChar w:fldCharType="begin" w:fldLock="1"/>
      </w:r>
      <w:r w:rsidR="00FC5020" w:rsidRPr="00E01DCB">
        <w:rPr>
          <w:rFonts w:eastAsia="Adobe Heiti Std R" w:cstheme="minorHAnsi"/>
          <w:i/>
        </w:rPr>
        <w:instrText>ADDIN CSL_CITATION {"citationItems":[{"id":"ITEM-1","itemData":{"URL":"https://www.kaggle.com/iabhishekofficial/mobile-price-classification","accessed":{"date-parts":[["2019","12","24"]]},"id":"ITEM-1","issued":{"date-parts":[["0"]]},"title":"Mobile Price Classification | Kaggle","type":"webpage"},"uris":["http://www.mendeley.com/documents/?uuid=5906fad7-10cb-36fc-85fd-7f7acc3c93e3"]}],"mendeley":{"formattedCitation":"(“Mobile Price Classification | Kaggle,” n.d.)","plainTextFormattedCitation":"(“Mobile Price Classification | Kaggle,” n.d.)","previouslyFormattedCitation":"(“Mobile Price Classification | Kaggle,” n.d.)"},"properties":{"noteIndex":0},"schema":"https://github.com/citation-style-language/schema/raw/master/csl-citation.json"}</w:instrText>
      </w:r>
      <w:r w:rsidRPr="00E01DCB">
        <w:rPr>
          <w:rFonts w:eastAsia="Adobe Heiti Std R" w:cstheme="minorHAnsi"/>
          <w:i/>
        </w:rPr>
        <w:fldChar w:fldCharType="separate"/>
      </w:r>
      <w:r w:rsidRPr="00E01DCB">
        <w:rPr>
          <w:rFonts w:eastAsia="Adobe Heiti Std R" w:cstheme="minorHAnsi"/>
          <w:noProof/>
        </w:rPr>
        <w:t>(“Mobile Price Classification | Kaggle,” n.d.)</w:t>
      </w:r>
      <w:r w:rsidRPr="00E01DCB">
        <w:rPr>
          <w:rFonts w:eastAsia="Adobe Heiti Std R" w:cstheme="minorHAnsi"/>
          <w:i/>
        </w:rPr>
        <w:fldChar w:fldCharType="end"/>
      </w:r>
      <w:r w:rsidRPr="00E01DCB">
        <w:rPr>
          <w:rFonts w:eastAsia="Adobe Heiti Std R" w:cstheme="minorHAnsi"/>
          <w:i/>
        </w:rPr>
        <w:t>.</w:t>
      </w:r>
      <w:r w:rsidRPr="00E01DCB">
        <w:rPr>
          <w:rFonts w:eastAsia="Adobe Heiti Std R" w:cstheme="minorHAnsi"/>
        </w:rPr>
        <w:t xml:space="preserve"> Esta proporciona dos archivos</w:t>
      </w:r>
      <w:r w:rsidR="00D84D2A" w:rsidRPr="00E01DCB">
        <w:rPr>
          <w:rFonts w:eastAsia="Adobe Heiti Std R" w:cstheme="minorHAnsi"/>
        </w:rPr>
        <w:t xml:space="preserve">, </w:t>
      </w:r>
      <w:r w:rsidR="00D84D2A" w:rsidRPr="00E01DCB">
        <w:rPr>
          <w:rFonts w:eastAsia="Adobe Heiti Std R" w:cstheme="minorHAnsi"/>
          <w:b/>
        </w:rPr>
        <w:t>test.csv</w:t>
      </w:r>
      <w:r w:rsidR="00D84D2A" w:rsidRPr="00E01DCB">
        <w:rPr>
          <w:rFonts w:eastAsia="Adobe Heiti Std R" w:cstheme="minorHAnsi"/>
        </w:rPr>
        <w:t xml:space="preserve"> y </w:t>
      </w:r>
      <w:r w:rsidR="00D84D2A" w:rsidRPr="00E01DCB">
        <w:rPr>
          <w:rFonts w:eastAsia="Adobe Heiti Std R" w:cstheme="minorHAnsi"/>
          <w:b/>
        </w:rPr>
        <w:t>train.csv</w:t>
      </w:r>
      <w:r w:rsidR="00D84D2A" w:rsidRPr="00E01DCB">
        <w:rPr>
          <w:rFonts w:eastAsia="Adobe Heiti Std R" w:cstheme="minorHAnsi"/>
        </w:rPr>
        <w:t>,</w:t>
      </w:r>
      <w:r w:rsidRPr="00E01DCB">
        <w:rPr>
          <w:rFonts w:eastAsia="Adobe Heiti Std R" w:cstheme="minorHAnsi"/>
        </w:rPr>
        <w:t xml:space="preserve"> con un total de 21 características que conforman un teléfono móvil.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831"/>
        <w:gridCol w:w="2831"/>
        <w:gridCol w:w="2832"/>
      </w:tblGrid>
      <w:tr w:rsidR="00A303D0" w:rsidRPr="00E01DCB" w14:paraId="242313D1" w14:textId="77777777" w:rsidTr="00A303D0">
        <w:trPr>
          <w:trHeight w:val="182"/>
        </w:trPr>
        <w:tc>
          <w:tcPr>
            <w:tcW w:w="2831" w:type="dxa"/>
          </w:tcPr>
          <w:p w14:paraId="5D467DCF" w14:textId="4B3477CE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Capacidad batería</w:t>
            </w:r>
          </w:p>
        </w:tc>
        <w:tc>
          <w:tcPr>
            <w:tcW w:w="2831" w:type="dxa"/>
          </w:tcPr>
          <w:p w14:paraId="74554A22" w14:textId="7B9661ED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Bluetooth</w:t>
            </w:r>
          </w:p>
        </w:tc>
        <w:tc>
          <w:tcPr>
            <w:tcW w:w="2832" w:type="dxa"/>
          </w:tcPr>
          <w:p w14:paraId="0709F5B0" w14:textId="70880C49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Velocidad del procesador</w:t>
            </w:r>
          </w:p>
        </w:tc>
      </w:tr>
      <w:tr w:rsidR="00A303D0" w:rsidRPr="00E01DCB" w14:paraId="19DC40FF" w14:textId="77777777" w:rsidTr="009A215F">
        <w:trPr>
          <w:trHeight w:val="181"/>
        </w:trPr>
        <w:tc>
          <w:tcPr>
            <w:tcW w:w="2831" w:type="dxa"/>
          </w:tcPr>
          <w:p w14:paraId="2B7F00AA" w14:textId="4AE19596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Dual Sim</w:t>
            </w:r>
          </w:p>
        </w:tc>
        <w:tc>
          <w:tcPr>
            <w:tcW w:w="2831" w:type="dxa"/>
          </w:tcPr>
          <w:p w14:paraId="4249406A" w14:textId="5337C100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cámara frontal</w:t>
            </w:r>
          </w:p>
        </w:tc>
        <w:tc>
          <w:tcPr>
            <w:tcW w:w="2832" w:type="dxa"/>
          </w:tcPr>
          <w:p w14:paraId="0F39075D" w14:textId="2E4C4109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4G</w:t>
            </w:r>
          </w:p>
        </w:tc>
      </w:tr>
      <w:tr w:rsidR="009A215F" w:rsidRPr="00E01DCB" w14:paraId="3B6AC43B" w14:textId="77777777" w:rsidTr="009A215F">
        <w:tc>
          <w:tcPr>
            <w:tcW w:w="2831" w:type="dxa"/>
          </w:tcPr>
          <w:p w14:paraId="70BBF936" w14:textId="7AE8743E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Memoria interna</w:t>
            </w:r>
          </w:p>
        </w:tc>
        <w:tc>
          <w:tcPr>
            <w:tcW w:w="2831" w:type="dxa"/>
          </w:tcPr>
          <w:p w14:paraId="765486F9" w14:textId="2FFC7ADE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Profundidad del teléfono móvil (cm)</w:t>
            </w:r>
          </w:p>
        </w:tc>
        <w:tc>
          <w:tcPr>
            <w:tcW w:w="2832" w:type="dxa"/>
          </w:tcPr>
          <w:p w14:paraId="23CAF020" w14:textId="04025285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Peso</w:t>
            </w:r>
          </w:p>
        </w:tc>
      </w:tr>
      <w:tr w:rsidR="009A215F" w:rsidRPr="00E01DCB" w14:paraId="3C4DF6FB" w14:textId="77777777" w:rsidTr="009A215F">
        <w:tc>
          <w:tcPr>
            <w:tcW w:w="2831" w:type="dxa"/>
          </w:tcPr>
          <w:p w14:paraId="09F6E5A7" w14:textId="3DE4C4EF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Número de núcleos del procesador</w:t>
            </w:r>
          </w:p>
        </w:tc>
        <w:tc>
          <w:tcPr>
            <w:tcW w:w="2831" w:type="dxa"/>
          </w:tcPr>
          <w:p w14:paraId="5FD4DF74" w14:textId="5908B3C0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de la cámara principal</w:t>
            </w:r>
          </w:p>
        </w:tc>
        <w:tc>
          <w:tcPr>
            <w:tcW w:w="2832" w:type="dxa"/>
          </w:tcPr>
          <w:p w14:paraId="048D504B" w14:textId="682470CF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de la pantalla, altura</w:t>
            </w:r>
          </w:p>
        </w:tc>
      </w:tr>
      <w:tr w:rsidR="009A215F" w:rsidRPr="00E01DCB" w14:paraId="2C3FF6EA" w14:textId="77777777" w:rsidTr="009A215F">
        <w:tc>
          <w:tcPr>
            <w:tcW w:w="2831" w:type="dxa"/>
          </w:tcPr>
          <w:p w14:paraId="1608DBB2" w14:textId="63172577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de la pantalla, anchura</w:t>
            </w:r>
          </w:p>
        </w:tc>
        <w:tc>
          <w:tcPr>
            <w:tcW w:w="2831" w:type="dxa"/>
          </w:tcPr>
          <w:p w14:paraId="6CE0ED57" w14:textId="2C6613ED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AM</w:t>
            </w:r>
          </w:p>
        </w:tc>
        <w:tc>
          <w:tcPr>
            <w:tcW w:w="2832" w:type="dxa"/>
          </w:tcPr>
          <w:p w14:paraId="0BFE0CDB" w14:textId="0C63EC27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Altura</w:t>
            </w:r>
          </w:p>
        </w:tc>
      </w:tr>
      <w:tr w:rsidR="009A215F" w:rsidRPr="00E01DCB" w14:paraId="011B4DCC" w14:textId="77777777" w:rsidTr="009A215F">
        <w:tc>
          <w:tcPr>
            <w:tcW w:w="2831" w:type="dxa"/>
          </w:tcPr>
          <w:p w14:paraId="2CF0422E" w14:textId="70DE9C45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Anchura</w:t>
            </w:r>
          </w:p>
        </w:tc>
        <w:tc>
          <w:tcPr>
            <w:tcW w:w="2831" w:type="dxa"/>
          </w:tcPr>
          <w:p w14:paraId="1827AA04" w14:textId="47FA56AB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Autonomía de la batería</w:t>
            </w:r>
          </w:p>
        </w:tc>
        <w:tc>
          <w:tcPr>
            <w:tcW w:w="2832" w:type="dxa"/>
          </w:tcPr>
          <w:p w14:paraId="44B223FC" w14:textId="70675A26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3G</w:t>
            </w:r>
          </w:p>
        </w:tc>
      </w:tr>
      <w:tr w:rsidR="009A215F" w:rsidRPr="00E01DCB" w14:paraId="46E73C29" w14:textId="77777777" w:rsidTr="009A215F">
        <w:tc>
          <w:tcPr>
            <w:tcW w:w="2831" w:type="dxa"/>
          </w:tcPr>
          <w:p w14:paraId="0F843705" w14:textId="448BDF32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Pantalla táctil</w:t>
            </w:r>
          </w:p>
        </w:tc>
        <w:tc>
          <w:tcPr>
            <w:tcW w:w="2831" w:type="dxa"/>
          </w:tcPr>
          <w:p w14:paraId="5E3F7F3A" w14:textId="002214CF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Wifi</w:t>
            </w:r>
          </w:p>
        </w:tc>
        <w:tc>
          <w:tcPr>
            <w:tcW w:w="2832" w:type="dxa"/>
          </w:tcPr>
          <w:p w14:paraId="4500B331" w14:textId="69DBC97E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ango de precio / ID</w:t>
            </w:r>
          </w:p>
        </w:tc>
      </w:tr>
    </w:tbl>
    <w:p w14:paraId="786680A5" w14:textId="77777777" w:rsidR="009A215F" w:rsidRPr="00E01DCB" w:rsidRDefault="009A215F" w:rsidP="00FB300C">
      <w:pPr>
        <w:jc w:val="both"/>
        <w:rPr>
          <w:rFonts w:eastAsia="Adobe Heiti Std R" w:cstheme="minorHAnsi"/>
          <w:sz w:val="20"/>
          <w:szCs w:val="20"/>
        </w:rPr>
      </w:pPr>
    </w:p>
    <w:p w14:paraId="299DC481" w14:textId="6DAF47E8" w:rsidR="004D2895" w:rsidRPr="00E01DCB" w:rsidRDefault="004D2895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lastRenderedPageBreak/>
        <w:t xml:space="preserve">Hay una pequeña diferencia entre estos dos archivos, ambos tienen el mismo número de características, pero </w:t>
      </w:r>
      <w:proofErr w:type="spellStart"/>
      <w:r w:rsidRPr="00E01DCB">
        <w:rPr>
          <w:rFonts w:eastAsia="Adobe Heiti Std R" w:cstheme="minorHAnsi"/>
          <w:i/>
        </w:rPr>
        <w:t>train</w:t>
      </w:r>
      <w:proofErr w:type="spellEnd"/>
      <w:r w:rsidRPr="00E01DCB">
        <w:rPr>
          <w:rFonts w:eastAsia="Adobe Heiti Std R" w:cstheme="minorHAnsi"/>
          <w:i/>
        </w:rPr>
        <w:t xml:space="preserve"> </w:t>
      </w:r>
      <w:r w:rsidRPr="00E01DCB">
        <w:rPr>
          <w:rFonts w:eastAsia="Adobe Heiti Std R" w:cstheme="minorHAnsi"/>
        </w:rPr>
        <w:t xml:space="preserve">tiene </w:t>
      </w:r>
      <w:r w:rsidR="00A34594" w:rsidRPr="00E01DCB">
        <w:rPr>
          <w:rFonts w:eastAsia="Adobe Heiti Std R" w:cstheme="minorHAnsi"/>
        </w:rPr>
        <w:t>una</w:t>
      </w:r>
      <w:r w:rsidRPr="00E01DCB">
        <w:rPr>
          <w:rFonts w:eastAsia="Adobe Heiti Std R" w:cstheme="minorHAnsi"/>
        </w:rPr>
        <w:t xml:space="preserve"> columna </w:t>
      </w:r>
      <w:r w:rsidR="00A34594" w:rsidRPr="00E01DCB">
        <w:rPr>
          <w:rFonts w:eastAsia="Adobe Heiti Std R" w:cstheme="minorHAnsi"/>
        </w:rPr>
        <w:t>con</w:t>
      </w:r>
      <w:r w:rsidRPr="00E01DCB">
        <w:rPr>
          <w:rFonts w:eastAsia="Adobe Heiti Std R" w:cstheme="minorHAnsi"/>
        </w:rPr>
        <w:t xml:space="preserve"> “</w:t>
      </w:r>
      <w:proofErr w:type="spellStart"/>
      <w:r w:rsidRPr="00E01DCB">
        <w:rPr>
          <w:rFonts w:eastAsia="Adobe Heiti Std R" w:cstheme="minorHAnsi"/>
        </w:rPr>
        <w:t>price_range</w:t>
      </w:r>
      <w:proofErr w:type="spellEnd"/>
      <w:r w:rsidRPr="00E01DCB">
        <w:rPr>
          <w:rFonts w:eastAsia="Adobe Heiti Std R" w:cstheme="minorHAnsi"/>
        </w:rPr>
        <w:t xml:space="preserve">” y </w:t>
      </w:r>
      <w:r w:rsidR="00A34594" w:rsidRPr="00E01DCB">
        <w:rPr>
          <w:rFonts w:eastAsia="Adobe Heiti Std R" w:cstheme="minorHAnsi"/>
          <w:i/>
        </w:rPr>
        <w:t xml:space="preserve">test </w:t>
      </w:r>
      <w:r w:rsidR="00A34594" w:rsidRPr="00E01DCB">
        <w:rPr>
          <w:rFonts w:eastAsia="Adobe Heiti Std R" w:cstheme="minorHAnsi"/>
        </w:rPr>
        <w:t xml:space="preserve">una con “id”. Posiblemente este último no tiene la información del precio porque en alguna ocasión se ha usado este conjunto de datos para alguna competición de </w:t>
      </w:r>
      <w:r w:rsidR="00A34594" w:rsidRPr="00E01DCB">
        <w:rPr>
          <w:rFonts w:eastAsia="Adobe Heiti Std R" w:cstheme="minorHAnsi"/>
          <w:b/>
        </w:rPr>
        <w:t xml:space="preserve">machine </w:t>
      </w:r>
      <w:proofErr w:type="spellStart"/>
      <w:r w:rsidR="00A34594" w:rsidRPr="00E01DCB">
        <w:rPr>
          <w:rFonts w:eastAsia="Adobe Heiti Std R" w:cstheme="minorHAnsi"/>
          <w:b/>
        </w:rPr>
        <w:t>learning</w:t>
      </w:r>
      <w:proofErr w:type="spellEnd"/>
      <w:r w:rsidR="00A34594" w:rsidRPr="00E01DCB">
        <w:rPr>
          <w:rFonts w:eastAsia="Adobe Heiti Std R" w:cstheme="minorHAnsi"/>
        </w:rPr>
        <w:t xml:space="preserve">. Esto hace que solo se pueda usar el archivo </w:t>
      </w:r>
      <w:proofErr w:type="spellStart"/>
      <w:r w:rsidR="00A34594" w:rsidRPr="00E01DCB">
        <w:rPr>
          <w:rFonts w:eastAsia="Adobe Heiti Std R" w:cstheme="minorHAnsi"/>
          <w:i/>
        </w:rPr>
        <w:t>train</w:t>
      </w:r>
      <w:proofErr w:type="spellEnd"/>
      <w:r w:rsidR="00A34594" w:rsidRPr="00E01DCB">
        <w:rPr>
          <w:rFonts w:eastAsia="Adobe Heiti Std R" w:cstheme="minorHAnsi"/>
        </w:rPr>
        <w:t xml:space="preserve"> porque es el que contiene lo que será la futura “Y”.</w:t>
      </w:r>
    </w:p>
    <w:p w14:paraId="4B8F1AFF" w14:textId="1DD690B2" w:rsidR="009A215F" w:rsidRPr="00E01DCB" w:rsidRDefault="00A34594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El conjunto de datos </w:t>
      </w:r>
      <w:proofErr w:type="spellStart"/>
      <w:r w:rsidRPr="00E01DCB">
        <w:rPr>
          <w:rFonts w:eastAsia="Adobe Heiti Std R" w:cstheme="minorHAnsi"/>
          <w:i/>
        </w:rPr>
        <w:t>train</w:t>
      </w:r>
      <w:proofErr w:type="spellEnd"/>
      <w:r w:rsidRPr="00E01DCB">
        <w:rPr>
          <w:rFonts w:eastAsia="Adobe Heiti Std R" w:cstheme="minorHAnsi"/>
        </w:rPr>
        <w:t xml:space="preserve"> está formado por 21 características y 2000 ejemplos. Esto hace que se pued</w:t>
      </w:r>
      <w:r w:rsidR="00D84D2A" w:rsidRPr="00E01DCB">
        <w:rPr>
          <w:rFonts w:eastAsia="Adobe Heiti Std R" w:cstheme="minorHAnsi"/>
        </w:rPr>
        <w:t>a</w:t>
      </w:r>
      <w:r w:rsidRPr="00E01DCB">
        <w:rPr>
          <w:rFonts w:eastAsia="Adobe Heiti Std R" w:cstheme="minorHAnsi"/>
        </w:rPr>
        <w:t xml:space="preserve"> dividir en 3 tipos de conjuntos y aun así tener un gran número de ejemplos en cada uno. Las diferentes divisiones son: </w:t>
      </w:r>
      <w:proofErr w:type="spellStart"/>
      <w:r w:rsidRPr="00E01DCB">
        <w:rPr>
          <w:rFonts w:eastAsia="Adobe Heiti Std R" w:cstheme="minorHAnsi"/>
          <w:b/>
        </w:rPr>
        <w:t>train</w:t>
      </w:r>
      <w:proofErr w:type="spellEnd"/>
      <w:r w:rsidR="009A215F" w:rsidRPr="00E01DCB">
        <w:rPr>
          <w:rFonts w:eastAsia="Adobe Heiti Std R" w:cstheme="minorHAnsi"/>
          <w:b/>
        </w:rPr>
        <w:t xml:space="preserve"> </w:t>
      </w:r>
      <w:r w:rsidR="009A215F" w:rsidRPr="00E01DCB">
        <w:rPr>
          <w:rFonts w:eastAsia="Adobe Heiti Std R" w:cstheme="minorHAnsi"/>
        </w:rPr>
        <w:t>(60%, 1200 ejemplos)</w:t>
      </w:r>
      <w:r w:rsidRPr="00E01DCB">
        <w:rPr>
          <w:rFonts w:eastAsia="Adobe Heiti Std R" w:cstheme="minorHAnsi"/>
          <w:b/>
        </w:rPr>
        <w:t xml:space="preserve">, </w:t>
      </w:r>
      <w:proofErr w:type="spellStart"/>
      <w:r w:rsidRPr="00E01DCB">
        <w:rPr>
          <w:rFonts w:eastAsia="Adobe Heiti Std R" w:cstheme="minorHAnsi"/>
          <w:b/>
        </w:rPr>
        <w:t>validation</w:t>
      </w:r>
      <w:proofErr w:type="spellEnd"/>
      <w:r w:rsidR="009A215F" w:rsidRPr="00E01DCB">
        <w:rPr>
          <w:rFonts w:eastAsia="Adobe Heiti Std R" w:cstheme="minorHAnsi"/>
          <w:b/>
        </w:rPr>
        <w:t xml:space="preserve"> </w:t>
      </w:r>
      <w:r w:rsidR="009A215F" w:rsidRPr="00E01DCB">
        <w:rPr>
          <w:rFonts w:eastAsia="Adobe Heiti Std R" w:cstheme="minorHAnsi"/>
        </w:rPr>
        <w:t>(20%, 400 ejemplos)</w:t>
      </w:r>
      <w:r w:rsidRPr="00E01DCB">
        <w:rPr>
          <w:rFonts w:eastAsia="Adobe Heiti Std R" w:cstheme="minorHAnsi"/>
          <w:b/>
        </w:rPr>
        <w:t xml:space="preserve"> </w:t>
      </w:r>
      <w:r w:rsidRPr="00E01DCB">
        <w:rPr>
          <w:rFonts w:eastAsia="Adobe Heiti Std R" w:cstheme="minorHAnsi"/>
        </w:rPr>
        <w:t xml:space="preserve">y </w:t>
      </w:r>
      <w:r w:rsidRPr="00E01DCB">
        <w:rPr>
          <w:rFonts w:eastAsia="Adobe Heiti Std R" w:cstheme="minorHAnsi"/>
          <w:b/>
        </w:rPr>
        <w:t>test</w:t>
      </w:r>
      <w:r w:rsidR="009A215F" w:rsidRPr="00E01DCB">
        <w:rPr>
          <w:rFonts w:eastAsia="Adobe Heiti Std R" w:cstheme="minorHAnsi"/>
          <w:b/>
        </w:rPr>
        <w:t xml:space="preserve"> </w:t>
      </w:r>
      <w:r w:rsidR="009A215F" w:rsidRPr="00E01DCB">
        <w:rPr>
          <w:rFonts w:eastAsia="Adobe Heiti Std R" w:cstheme="minorHAnsi"/>
        </w:rPr>
        <w:t>(20%, 400 ejemplos)</w:t>
      </w:r>
      <w:r w:rsidRPr="00E01DCB">
        <w:rPr>
          <w:rFonts w:eastAsia="Adobe Heiti Std R" w:cstheme="minorHAnsi"/>
        </w:rPr>
        <w:t xml:space="preserve">. </w:t>
      </w:r>
      <w:r w:rsidR="008F4373" w:rsidRPr="00E01DCB">
        <w:rPr>
          <w:rFonts w:eastAsia="Adobe Heiti Std R" w:cstheme="minorHAnsi"/>
        </w:rPr>
        <w:t xml:space="preserve">Esta división se ha realizado a través de código (ver </w:t>
      </w:r>
      <w:hyperlink w:anchor="_Código_usado_para" w:history="1">
        <w:r w:rsidR="008F4373" w:rsidRPr="00E01DCB">
          <w:rPr>
            <w:rStyle w:val="Hipervnculo"/>
            <w:rFonts w:eastAsia="Adobe Heiti Std R" w:cstheme="minorHAnsi"/>
            <w:b/>
          </w:rPr>
          <w:t>Apéndice A</w:t>
        </w:r>
      </w:hyperlink>
      <w:r w:rsidR="008F4373" w:rsidRPr="00E01DCB">
        <w:rPr>
          <w:rFonts w:eastAsia="Adobe Heiti Std R" w:cstheme="minorHAnsi"/>
        </w:rPr>
        <w:t>).</w:t>
      </w:r>
    </w:p>
    <w:p w14:paraId="4B79C81E" w14:textId="24E34C6A" w:rsidR="00FE5201" w:rsidRPr="00E01DCB" w:rsidRDefault="00FE5201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De las 21 características mencionadas anteriormente, se cogerán 20 de ellas para estudiar la restante, el </w:t>
      </w:r>
      <w:r w:rsidRPr="00E01DCB">
        <w:rPr>
          <w:rFonts w:eastAsia="Adobe Heiti Std R" w:cstheme="minorHAnsi"/>
          <w:b/>
        </w:rPr>
        <w:t>rango de precio</w:t>
      </w:r>
      <w:r w:rsidRPr="00E01DCB">
        <w:rPr>
          <w:rFonts w:eastAsia="Adobe Heiti Std R" w:cstheme="minorHAnsi"/>
        </w:rPr>
        <w:t>. Esta característica puede adquirir un valor del 0 al 3, ambos incluidos, donde 0 corresponderá a la gama de teléfonos más baja y 3 a la gama más alta.</w:t>
      </w:r>
      <w:r w:rsidR="00543481" w:rsidRPr="00E01DCB">
        <w:rPr>
          <w:rFonts w:eastAsia="Adobe Heiti Std R" w:cstheme="minorHAnsi"/>
        </w:rPr>
        <w:t xml:space="preserve"> Al tener estas características unos rangos numéricos tan diversos </w:t>
      </w:r>
      <w:r w:rsidR="00B23AD0" w:rsidRPr="00E01DCB">
        <w:rPr>
          <w:rFonts w:eastAsia="Adobe Heiti Std R" w:cstheme="minorHAnsi"/>
        </w:rPr>
        <w:t>se han</w:t>
      </w:r>
      <w:r w:rsidR="00543481" w:rsidRPr="00E01DCB">
        <w:rPr>
          <w:rFonts w:eastAsia="Adobe Heiti Std R" w:cstheme="minorHAnsi"/>
        </w:rPr>
        <w:t xml:space="preserve"> normalizado estos datos en todos los experimentos.</w:t>
      </w:r>
    </w:p>
    <w:p w14:paraId="4B64BFAD" w14:textId="77777777" w:rsidR="00FC5020" w:rsidRDefault="00FC5020" w:rsidP="008F4373">
      <w:pPr>
        <w:jc w:val="both"/>
        <w:rPr>
          <w:rFonts w:asciiTheme="majorHAnsi" w:eastAsia="Adobe Heiti Std R" w:hAnsiTheme="majorHAnsi" w:cs="Arial"/>
          <w:sz w:val="20"/>
          <w:szCs w:val="20"/>
        </w:rPr>
      </w:pPr>
    </w:p>
    <w:p w14:paraId="327CB699" w14:textId="1037FDDA" w:rsidR="00FC5020" w:rsidRDefault="00FC5020" w:rsidP="00FC5020">
      <w:pPr>
        <w:pStyle w:val="Ttulo1"/>
        <w:rPr>
          <w:rFonts w:eastAsia="Adobe Heiti Std R"/>
        </w:rPr>
      </w:pPr>
      <w:bookmarkStart w:id="3" w:name="_Toc30170210"/>
      <w:r>
        <w:rPr>
          <w:rFonts w:eastAsia="Adobe Heiti Std R"/>
        </w:rPr>
        <w:t>Herramientas usadas</w:t>
      </w:r>
      <w:bookmarkEnd w:id="3"/>
    </w:p>
    <w:p w14:paraId="4F124666" w14:textId="732D9C31" w:rsidR="00FC5020" w:rsidRPr="00E01DCB" w:rsidRDefault="00FC502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Para realizar este trabajo se han utilizado diversas librerías que se han estudiado durante el curso:</w:t>
      </w:r>
    </w:p>
    <w:p w14:paraId="66C16CCE" w14:textId="6DB040BC" w:rsidR="00FC5020" w:rsidRPr="00E01DCB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</w:rPr>
      </w:pPr>
      <w:proofErr w:type="spellStart"/>
      <w:r w:rsidRPr="00E01DCB">
        <w:rPr>
          <w:rFonts w:cstheme="minorHAnsi"/>
          <w:b/>
        </w:rPr>
        <w:t>Numpy</w:t>
      </w:r>
      <w:proofErr w:type="spellEnd"/>
      <w:r w:rsidRPr="00E01DCB">
        <w:rPr>
          <w:rFonts w:cstheme="minorHAnsi"/>
        </w:rPr>
        <w:t xml:space="preserve">. Es un paquete que permite manejar de forma eficiente contenedores multidimensionales de datos genéricos. </w:t>
      </w:r>
      <w:r w:rsidRPr="00E01DCB">
        <w:rPr>
          <w:rFonts w:cstheme="minorHAnsi"/>
        </w:rPr>
        <w:fldChar w:fldCharType="begin" w:fldLock="1"/>
      </w:r>
      <w:r w:rsidRPr="00E01DCB">
        <w:rPr>
          <w:rFonts w:cstheme="minorHAnsi"/>
        </w:rPr>
        <w:instrText>ADDIN CSL_CITATION {"citationItems":[{"id":"ITEM-1","itemData":{"URL":"https://numpy.org/","accessed":{"date-parts":[["2020","1","10"]]},"id":"ITEM-1","issued":{"date-parts":[["0"]]},"title":"NumPy — NumPy","type":"webpage"},"uris":["http://www.mendeley.com/documents/?uuid=0dcd381c-8852-330d-a91d-436e5007775c"]}],"mendeley":{"formattedCitation":"(“NumPy — NumPy,” n.d.)","plainTextFormattedCitation":"(“NumPy — NumPy,” n.d.)","previouslyFormattedCitation":"(“NumPy — NumPy,” n.d.)"},"properties":{"noteIndex":0},"schema":"https://github.com/citation-style-language/schema/raw/master/csl-citation.json"}</w:instrText>
      </w:r>
      <w:r w:rsidRPr="00E01DCB">
        <w:rPr>
          <w:rFonts w:cstheme="minorHAnsi"/>
        </w:rPr>
        <w:fldChar w:fldCharType="separate"/>
      </w:r>
      <w:r w:rsidRPr="00E01DCB">
        <w:rPr>
          <w:rFonts w:cstheme="minorHAnsi"/>
          <w:noProof/>
        </w:rPr>
        <w:t>(“NumPy — NumPy,” n.d.)</w:t>
      </w:r>
      <w:r w:rsidRPr="00E01DCB">
        <w:rPr>
          <w:rFonts w:cstheme="minorHAnsi"/>
        </w:rPr>
        <w:fldChar w:fldCharType="end"/>
      </w:r>
    </w:p>
    <w:p w14:paraId="31702F39" w14:textId="1AE88473" w:rsidR="00FC5020" w:rsidRPr="00E01DCB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</w:rPr>
      </w:pPr>
      <w:proofErr w:type="spellStart"/>
      <w:r w:rsidRPr="00E01DCB">
        <w:rPr>
          <w:rFonts w:cstheme="minorHAnsi"/>
          <w:b/>
        </w:rPr>
        <w:t>Matplotlib</w:t>
      </w:r>
      <w:proofErr w:type="spellEnd"/>
      <w:r w:rsidRPr="00E01DCB">
        <w:rPr>
          <w:rFonts w:cstheme="minorHAnsi"/>
        </w:rPr>
        <w:t xml:space="preserve">. Permite trazar gráficas 2D. </w:t>
      </w:r>
      <w:r w:rsidRPr="00E01DCB">
        <w:rPr>
          <w:rFonts w:cstheme="minorHAnsi"/>
        </w:rPr>
        <w:fldChar w:fldCharType="begin" w:fldLock="1"/>
      </w:r>
      <w:r w:rsidR="00917A10" w:rsidRPr="00E01DCB">
        <w:rPr>
          <w:rFonts w:cstheme="minorHAnsi"/>
        </w:rPr>
        <w:instrText>ADDIN CSL_CITATION {"citationItems":[{"id":"ITEM-1","itemData":{"URL":"https://matplotlib.org/","accessed":{"date-parts":[["2020","1","10"]]},"id":"ITEM-1","issued":{"date-parts":[["0"]]},"title":"Matplotlib: Python plotting — Matplotlib 3.1.2 documentation","type":"webpage"},"uris":["http://www.mendeley.com/documents/?uuid=ef505d5d-3458-332e-add1-297fbea299df"]}],"mendeley":{"formattedCitation":"(“Matplotlib: Python plotting — Matplotlib 3.1.2 documentation,” n.d.)","plainTextFormattedCitation":"(“Matplotlib: Python plotting — Matplotlib 3.1.2 documentation,” n.d.)","previouslyFormattedCitation":"(“Matplotlib: Python plotting — Matplotlib 3.1.2 documentation,” n.d.)"},"properties":{"noteIndex":0},"schema":"https://github.com/citation-style-language/schema/raw/master/csl-citation.json"}</w:instrText>
      </w:r>
      <w:r w:rsidRPr="00E01DCB">
        <w:rPr>
          <w:rFonts w:cstheme="minorHAnsi"/>
        </w:rPr>
        <w:fldChar w:fldCharType="separate"/>
      </w:r>
      <w:r w:rsidRPr="00E01DCB">
        <w:rPr>
          <w:rFonts w:cstheme="minorHAnsi"/>
          <w:noProof/>
        </w:rPr>
        <w:t>(“Matplotlib: Python plotting — Matplotlib 3.1.2 documentation,” n.d.)</w:t>
      </w:r>
      <w:r w:rsidRPr="00E01DCB">
        <w:rPr>
          <w:rFonts w:cstheme="minorHAnsi"/>
        </w:rPr>
        <w:fldChar w:fldCharType="end"/>
      </w:r>
    </w:p>
    <w:p w14:paraId="7CD59C98" w14:textId="1B56D8F6" w:rsidR="00FC5020" w:rsidRPr="00E01DCB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</w:rPr>
      </w:pPr>
      <w:proofErr w:type="spellStart"/>
      <w:r w:rsidRPr="00E01DCB">
        <w:rPr>
          <w:rFonts w:cstheme="minorHAnsi"/>
          <w:b/>
        </w:rPr>
        <w:t>SciPy</w:t>
      </w:r>
      <w:proofErr w:type="spellEnd"/>
      <w:r w:rsidRPr="00E01DCB">
        <w:rPr>
          <w:rFonts w:cstheme="minorHAnsi"/>
        </w:rPr>
        <w:t xml:space="preserve">. Ecosistema basado en Python de código abierto para matemáticos, científicos e ingenieros. </w:t>
      </w:r>
      <w:r w:rsidR="00917A10" w:rsidRPr="00E01DCB">
        <w:rPr>
          <w:rFonts w:cstheme="minorHAnsi"/>
        </w:rPr>
        <w:fldChar w:fldCharType="begin" w:fldLock="1"/>
      </w:r>
      <w:r w:rsidR="00917A10" w:rsidRPr="00E01DCB">
        <w:rPr>
          <w:rFonts w:cstheme="minorHAnsi"/>
        </w:rPr>
        <w:instrText>ADDIN CSL_CITATION {"citationItems":[{"id":"ITEM-1","itemData":{"URL":"https://www.scipy.org/","accessed":{"date-parts":[["2020","1","10"]]},"id":"ITEM-1","issued":{"date-parts":[["0"]]},"title":"SciPy.org — SciPy.org","type":"webpage"},"uris":["http://www.mendeley.com/documents/?uuid=4000438b-dd22-3e04-b4e7-a17fed9483ec"]}],"mendeley":{"formattedCitation":"(“SciPy.org — SciPy.org,” n.d.)","plainTextFormattedCitation":"(“SciPy.org — SciPy.org,” n.d.)"},"properties":{"noteIndex":0},"schema":"https://github.com/citation-style-language/schema/raw/master/csl-citation.json"}</w:instrText>
      </w:r>
      <w:r w:rsidR="00917A10" w:rsidRPr="00E01DCB">
        <w:rPr>
          <w:rFonts w:cstheme="minorHAnsi"/>
        </w:rPr>
        <w:fldChar w:fldCharType="separate"/>
      </w:r>
      <w:r w:rsidR="00917A10" w:rsidRPr="00E01DCB">
        <w:rPr>
          <w:rFonts w:cstheme="minorHAnsi"/>
          <w:noProof/>
        </w:rPr>
        <w:t>(“SciPy.org — SciPy.org,” n.d.)</w:t>
      </w:r>
      <w:r w:rsidR="00917A10" w:rsidRPr="00E01DCB">
        <w:rPr>
          <w:rFonts w:cstheme="minorHAnsi"/>
        </w:rPr>
        <w:fldChar w:fldCharType="end"/>
      </w:r>
    </w:p>
    <w:p w14:paraId="6DCE2670" w14:textId="63CEBB84" w:rsidR="00BC55FD" w:rsidRPr="00E01DCB" w:rsidRDefault="00BC55FD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  <w:b/>
          <w:bCs/>
        </w:rPr>
      </w:pPr>
      <w:proofErr w:type="spellStart"/>
      <w:r w:rsidRPr="00E01DCB">
        <w:rPr>
          <w:rFonts w:cstheme="minorHAnsi"/>
          <w:b/>
          <w:bCs/>
        </w:rPr>
        <w:t>Scikit-learn</w:t>
      </w:r>
      <w:proofErr w:type="spellEnd"/>
      <w:r w:rsidRPr="00E01DCB">
        <w:rPr>
          <w:rFonts w:cstheme="minorHAnsi"/>
        </w:rPr>
        <w:t xml:space="preserve">. Librería </w:t>
      </w:r>
      <w:r w:rsidR="00B23AD0" w:rsidRPr="00E01DCB">
        <w:rPr>
          <w:rFonts w:cstheme="minorHAnsi"/>
        </w:rPr>
        <w:t>de código abierto</w:t>
      </w:r>
      <w:r w:rsidRPr="00E01DCB">
        <w:rPr>
          <w:rFonts w:cstheme="minorHAnsi"/>
        </w:rPr>
        <w:t xml:space="preserve"> de aprendizaje automático que aporta herramientas para el aprendizaje supervisado y no supervisado.</w:t>
      </w:r>
    </w:p>
    <w:p w14:paraId="4CCE0CD6" w14:textId="77777777" w:rsidR="00F71560" w:rsidRPr="00FC5020" w:rsidRDefault="00F71560" w:rsidP="00F71560">
      <w:pPr>
        <w:spacing w:line="360" w:lineRule="auto"/>
        <w:jc w:val="both"/>
      </w:pPr>
    </w:p>
    <w:p w14:paraId="6969140F" w14:textId="7A161ECC" w:rsidR="00FA750F" w:rsidRPr="00FE5201" w:rsidRDefault="00FA750F" w:rsidP="002A0012">
      <w:pPr>
        <w:pStyle w:val="Ttulo1"/>
      </w:pPr>
      <w:bookmarkStart w:id="4" w:name="_Toc30170211"/>
      <w:r w:rsidRPr="00FE5201">
        <w:t>Regresión Logística</w:t>
      </w:r>
      <w:bookmarkEnd w:id="4"/>
    </w:p>
    <w:p w14:paraId="689753A7" w14:textId="6D7E1831" w:rsidR="003606E2" w:rsidRDefault="006A6E40" w:rsidP="00344604">
      <w:pPr>
        <w:pStyle w:val="Ttulo2"/>
        <w:jc w:val="left"/>
      </w:pPr>
      <w:bookmarkStart w:id="5" w:name="_Toc30170212"/>
      <w:r w:rsidRPr="00FE5201">
        <w:t>Implementación</w:t>
      </w:r>
      <w:bookmarkEnd w:id="5"/>
    </w:p>
    <w:p w14:paraId="3CF11362" w14:textId="77777777" w:rsidR="00532A8C" w:rsidRPr="00E01DCB" w:rsidRDefault="00532A8C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En primer lugar, se han preparado los siguientes datos y funciones para que los cálculos sean correctos:</w:t>
      </w:r>
    </w:p>
    <w:p w14:paraId="0781770A" w14:textId="03D6DD63" w:rsidR="00532A8C" w:rsidRPr="00E01DCB" w:rsidRDefault="00532A8C" w:rsidP="00E01DCB">
      <w:pPr>
        <w:pStyle w:val="Prrafodelista"/>
        <w:numPr>
          <w:ilvl w:val="0"/>
          <w:numId w:val="28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lastRenderedPageBreak/>
        <w:t xml:space="preserve">Con la función </w:t>
      </w:r>
      <w:proofErr w:type="spellStart"/>
      <w:r w:rsidRPr="00E01DCB">
        <w:rPr>
          <w:rFonts w:cstheme="minorHAnsi"/>
          <w:i/>
        </w:rPr>
        <w:t>num_to_vector</w:t>
      </w:r>
      <w:proofErr w:type="spellEnd"/>
      <w:r w:rsidRPr="00E01DCB">
        <w:rPr>
          <w:rFonts w:cstheme="minorHAnsi"/>
          <w:i/>
        </w:rPr>
        <w:t xml:space="preserve"> </w:t>
      </w:r>
      <w:r w:rsidRPr="00E01DCB">
        <w:rPr>
          <w:rFonts w:cstheme="minorHAnsi"/>
        </w:rPr>
        <w:t>se ha creado un nuevo vector Y donde cada elemento está marcado como “0” o “1” dependiendo si coincide con el valor requerido, es decir, si se pide que se haga con el valor “2” pondrá todos los elementos a “0” excepto los que valen “2” en la Y, que los pondrá a “1”.</w:t>
      </w:r>
    </w:p>
    <w:p w14:paraId="64F7DB5B" w14:textId="4A5E1C4A" w:rsidR="00532A8C" w:rsidRPr="00E01DCB" w:rsidRDefault="00532A8C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demás, se ha creado una función para averiguar el mejor valor para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, de los valores proporcionados en un vector ([0, 0.001, 0.003, 0.01, 0.03, 0.1, 0.3, 1, 3]), del algoritmo que se está aplicando en ese momento. Estos cálculos necesitan los </w:t>
      </w:r>
      <w:proofErr w:type="spellStart"/>
      <w:r w:rsidRPr="00E01DCB">
        <w:rPr>
          <w:rFonts w:cstheme="minorHAnsi"/>
        </w:rPr>
        <w:t>dataset</w:t>
      </w:r>
      <w:proofErr w:type="spellEnd"/>
      <w:r w:rsidRPr="00E01DCB">
        <w:rPr>
          <w:rFonts w:cstheme="minorHAnsi"/>
        </w:rPr>
        <w:t xml:space="preserve"> </w:t>
      </w:r>
      <w:proofErr w:type="spellStart"/>
      <w:r w:rsidRPr="00E01DCB">
        <w:rPr>
          <w:rFonts w:cstheme="minorHAnsi"/>
          <w:i/>
        </w:rPr>
        <w:t>train</w:t>
      </w:r>
      <w:proofErr w:type="spellEnd"/>
      <w:r w:rsidRPr="00E01DCB">
        <w:rPr>
          <w:rFonts w:cstheme="minorHAnsi"/>
        </w:rPr>
        <w:t xml:space="preserve"> y </w:t>
      </w:r>
      <w:proofErr w:type="spellStart"/>
      <w:r w:rsidRPr="00E01DCB">
        <w:rPr>
          <w:rFonts w:cstheme="minorHAnsi"/>
          <w:i/>
        </w:rPr>
        <w:t>validation</w:t>
      </w:r>
      <w:proofErr w:type="spellEnd"/>
      <w:r w:rsidRPr="00E01DCB">
        <w:rPr>
          <w:rFonts w:cstheme="minorHAnsi"/>
          <w:i/>
        </w:rPr>
        <w:t xml:space="preserve">. </w:t>
      </w:r>
      <w:r w:rsidRPr="00E01DCB">
        <w:rPr>
          <w:rFonts w:cstheme="minorHAnsi"/>
        </w:rPr>
        <w:t xml:space="preserve">El resultado final es la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 que menor coste ha resultado tener con el </w:t>
      </w:r>
      <w:proofErr w:type="spellStart"/>
      <w:r w:rsidRPr="00E01DCB">
        <w:rPr>
          <w:rFonts w:cstheme="minorHAnsi"/>
        </w:rPr>
        <w:t>dataset</w:t>
      </w:r>
      <w:proofErr w:type="spellEnd"/>
      <w:r w:rsidRPr="00E01DCB">
        <w:rPr>
          <w:rFonts w:cstheme="minorHAnsi"/>
        </w:rPr>
        <w:t xml:space="preserve"> </w:t>
      </w:r>
      <w:proofErr w:type="spellStart"/>
      <w:r w:rsidRPr="00E01DCB">
        <w:rPr>
          <w:rFonts w:cstheme="minorHAnsi"/>
          <w:i/>
        </w:rPr>
        <w:t>validation</w:t>
      </w:r>
      <w:proofErr w:type="spellEnd"/>
      <w:r w:rsidRPr="00E01DCB">
        <w:rPr>
          <w:rFonts w:cstheme="minorHAnsi"/>
        </w:rPr>
        <w:t xml:space="preserve">. Esto es debido a que si se elige el menor proporcionado por </w:t>
      </w:r>
      <w:proofErr w:type="spellStart"/>
      <w:r w:rsidRPr="00E01DCB">
        <w:rPr>
          <w:rFonts w:cstheme="minorHAnsi"/>
          <w:i/>
        </w:rPr>
        <w:t>train</w:t>
      </w:r>
      <w:proofErr w:type="spellEnd"/>
      <w:r w:rsidRPr="00E01DCB">
        <w:rPr>
          <w:rFonts w:cstheme="minorHAnsi"/>
        </w:rPr>
        <w:t xml:space="preserve"> habría una gran probabilidad de que se produjera sobreajuste. </w:t>
      </w:r>
    </w:p>
    <w:p w14:paraId="4F27117C" w14:textId="0EC9A6B5" w:rsidR="00532A8C" w:rsidRPr="00E01DCB" w:rsidRDefault="00532A8C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 parte de estas funcionalidades que se han nombrado se encuentra la función </w:t>
      </w:r>
      <w:proofErr w:type="spellStart"/>
      <w:r w:rsidRPr="00E01DCB">
        <w:rPr>
          <w:rFonts w:cstheme="minorHAnsi"/>
          <w:i/>
        </w:rPr>
        <w:t>get_optimize_theta</w:t>
      </w:r>
      <w:proofErr w:type="spellEnd"/>
      <w:r w:rsidRPr="00E01DCB">
        <w:rPr>
          <w:rFonts w:cstheme="minorHAnsi"/>
        </w:rPr>
        <w:t xml:space="preserve"> al igual que en regresión, la cual devuelve los pesos óptimos según los valores proporcionados.</w:t>
      </w:r>
    </w:p>
    <w:p w14:paraId="4D86BCA1" w14:textId="28B98083" w:rsidR="00532A8C" w:rsidRPr="00E01DCB" w:rsidRDefault="00EB79D9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ha implementado también lo que se podría decir que es la función principal, </w:t>
      </w:r>
      <w:proofErr w:type="spellStart"/>
      <w:r w:rsidRPr="00E01DCB">
        <w:rPr>
          <w:rFonts w:cstheme="minorHAnsi"/>
          <w:i/>
        </w:rPr>
        <w:t>oneVsAll</w:t>
      </w:r>
      <w:proofErr w:type="spellEnd"/>
      <w:r w:rsidRPr="00E01DCB">
        <w:rPr>
          <w:rFonts w:cstheme="minorHAnsi"/>
        </w:rPr>
        <w:t xml:space="preserve">. Esta entrena varios clasificadores por </w:t>
      </w:r>
      <w:r w:rsidRPr="00E01DCB">
        <w:rPr>
          <w:rFonts w:cstheme="minorHAnsi"/>
          <w:i/>
        </w:rPr>
        <w:t>regresión logística</w:t>
      </w:r>
      <w:r w:rsidRPr="00E01DCB">
        <w:rPr>
          <w:rFonts w:cstheme="minorHAnsi"/>
        </w:rPr>
        <w:t xml:space="preserve"> con un determinado término de regularización y devuelve el resultado en una matriz, donde la fila i-</w:t>
      </w:r>
      <w:proofErr w:type="spellStart"/>
      <w:r w:rsidRPr="00E01DCB">
        <w:rPr>
          <w:rFonts w:cstheme="minorHAnsi"/>
        </w:rPr>
        <w:t>ésima</w:t>
      </w:r>
      <w:proofErr w:type="spellEnd"/>
      <w:r w:rsidRPr="00E01DCB">
        <w:rPr>
          <w:rFonts w:cstheme="minorHAnsi"/>
        </w:rPr>
        <w:t xml:space="preserve"> corresponde al clasificador de la etiqueta i-</w:t>
      </w:r>
      <w:proofErr w:type="spellStart"/>
      <w:r w:rsidRPr="00E01DCB">
        <w:rPr>
          <w:rFonts w:cstheme="minorHAnsi"/>
        </w:rPr>
        <w:t>ésima</w:t>
      </w:r>
      <w:proofErr w:type="spellEnd"/>
      <w:r w:rsidRPr="00E01DCB">
        <w:rPr>
          <w:rFonts w:cstheme="minorHAnsi"/>
        </w:rPr>
        <w:t>. Con etiqueta se refiere a los valores que puede tomar Y ([0, 3]).</w:t>
      </w:r>
    </w:p>
    <w:p w14:paraId="2AF7C78F" w14:textId="024B95AB" w:rsidR="00EB79D9" w:rsidRPr="00E01DCB" w:rsidRDefault="00EB79D9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Queda añadir que se han usado un total de 5 algoritmos: BGFS, CG, L-BFGS-B, SLSQP y TNC. Se han excluido los demás algoritmos debido al tiempo que ocupa hacer tantos cada vez que se quiere mostrar una gráfica.</w:t>
      </w:r>
    </w:p>
    <w:p w14:paraId="19730165" w14:textId="77777777" w:rsidR="00B92A8B" w:rsidRPr="00B92A8B" w:rsidRDefault="00B92A8B" w:rsidP="00B92A8B"/>
    <w:p w14:paraId="170BAB6A" w14:textId="4A86E0FC" w:rsidR="006A6E40" w:rsidRDefault="006A6E40" w:rsidP="002A0012">
      <w:pPr>
        <w:pStyle w:val="Ttulo2"/>
        <w:jc w:val="left"/>
      </w:pPr>
      <w:bookmarkStart w:id="6" w:name="_Toc30170213"/>
      <w:r w:rsidRPr="003606E2">
        <w:t>Resultados</w:t>
      </w:r>
      <w:bookmarkEnd w:id="6"/>
    </w:p>
    <w:p w14:paraId="33720495" w14:textId="267256BC" w:rsidR="007F70B9" w:rsidRDefault="007F70B9" w:rsidP="007F70B9">
      <w:pPr>
        <w:jc w:val="both"/>
      </w:pPr>
      <w:r>
        <w:t>Se pueden observar tres tipos de gráficas distintas:</w:t>
      </w:r>
    </w:p>
    <w:p w14:paraId="577C9FCE" w14:textId="77777777" w:rsidR="007F70B9" w:rsidRDefault="007F70B9" w:rsidP="007F70B9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El porcentaje de error que tienen los valores de las distintas </w:t>
      </w:r>
      <w:r>
        <w:rPr>
          <w:i/>
        </w:rPr>
        <w:t>lambdas</w:t>
      </w:r>
      <w:r>
        <w:t xml:space="preserve"> de cada algoritmo (ver </w:t>
      </w:r>
      <w:hyperlink w:anchor="_Redes_Neuronales._Error" w:history="1">
        <w:r w:rsidRPr="00C86CF2">
          <w:rPr>
            <w:rStyle w:val="Hipervnculo"/>
            <w:b/>
          </w:rPr>
          <w:t>Apéndice B</w:t>
        </w:r>
      </w:hyperlink>
      <w:r>
        <w:t xml:space="preserve">). Lo más llamativo es que a medida que aumenta el valor de </w:t>
      </w:r>
      <w:r w:rsidRPr="00B248DB">
        <w:rPr>
          <w:i/>
        </w:rPr>
        <w:t>lambda</w:t>
      </w:r>
      <w:r>
        <w:rPr>
          <w:i/>
        </w:rPr>
        <w:t xml:space="preserve"> </w:t>
      </w:r>
      <w:r>
        <w:t>más error de clasificación se obtiene.</w:t>
      </w:r>
    </w:p>
    <w:p w14:paraId="630B74B4" w14:textId="6FFB90C0" w:rsidR="007F70B9" w:rsidRDefault="007F70B9" w:rsidP="007F70B9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La precisión que tienen los algoritmos con cada una de las </w:t>
      </w:r>
      <w:r>
        <w:rPr>
          <w:i/>
        </w:rPr>
        <w:t xml:space="preserve">lambdas </w:t>
      </w:r>
      <w:r>
        <w:t xml:space="preserve">(ver </w:t>
      </w:r>
      <w:hyperlink w:anchor="_Redes_Neuronales._Precisión" w:history="1">
        <w:r w:rsidRPr="00C86CF2">
          <w:rPr>
            <w:rStyle w:val="Hipervnculo"/>
            <w:b/>
          </w:rPr>
          <w:t>Apéndice B</w:t>
        </w:r>
      </w:hyperlink>
      <w:r>
        <w:t xml:space="preserve">). Se puede observar que no hay mucha diferencia de precisión entre los distintos valores, pero destaca que, a mayor </w:t>
      </w:r>
      <w:r>
        <w:rPr>
          <w:i/>
        </w:rPr>
        <w:t>lambda</w:t>
      </w:r>
      <w:r>
        <w:t>, menor precisión.</w:t>
      </w:r>
    </w:p>
    <w:p w14:paraId="0B7637DA" w14:textId="118362A7" w:rsidR="007F70B9" w:rsidRPr="007F70B9" w:rsidRDefault="007F70B9" w:rsidP="009321BE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Precisión de los algoritmos con el mejor valor de </w:t>
      </w:r>
      <w:r w:rsidRPr="007F70B9">
        <w:rPr>
          <w:i/>
        </w:rPr>
        <w:t>lambda</w:t>
      </w:r>
      <w:r>
        <w:t xml:space="preserve"> respectivamente. Las precisiones son muy similares, se podría descartar estas diferencias y escoger cualquiera.</w:t>
      </w:r>
    </w:p>
    <w:p w14:paraId="36515E72" w14:textId="28194BCF" w:rsidR="00917A10" w:rsidRPr="00E01DCB" w:rsidRDefault="00B92A8B" w:rsidP="007F70B9">
      <w:pPr>
        <w:spacing w:line="360" w:lineRule="auto"/>
        <w:jc w:val="both"/>
        <w:rPr>
          <w:rFonts w:cstheme="minorHAnsi"/>
          <w:i/>
          <w:iCs/>
          <w:color w:val="595959" w:themeColor="text1" w:themeTint="A6"/>
        </w:rPr>
      </w:pPr>
      <w:r w:rsidRPr="00E01DCB">
        <w:rPr>
          <w:rStyle w:val="nfasisintenso"/>
          <w:rFonts w:cstheme="minorHAnsi"/>
        </w:rPr>
        <w:t xml:space="preserve">Nota: </w:t>
      </w:r>
      <w:r w:rsidRPr="00E01DCB">
        <w:rPr>
          <w:rStyle w:val="nfasissutil"/>
          <w:rFonts w:cstheme="minorHAnsi"/>
        </w:rPr>
        <w:t>Es posible que los resultados no coincidan entre las diversas gráficas debido a que son distintas ejecuciones.</w:t>
      </w:r>
    </w:p>
    <w:p w14:paraId="7E11CEC3" w14:textId="42060EE6" w:rsidR="00FA750F" w:rsidRDefault="00FA750F" w:rsidP="002A0012">
      <w:pPr>
        <w:pStyle w:val="Ttulo1"/>
      </w:pPr>
      <w:bookmarkStart w:id="7" w:name="_Toc30170214"/>
      <w:r w:rsidRPr="00A303D0">
        <w:lastRenderedPageBreak/>
        <w:t>Redes Neuronales</w:t>
      </w:r>
      <w:bookmarkEnd w:id="7"/>
    </w:p>
    <w:p w14:paraId="43F04DC6" w14:textId="5C89D82B" w:rsidR="006A6E40" w:rsidRDefault="006A6E40" w:rsidP="002A0012">
      <w:pPr>
        <w:pStyle w:val="Ttulo2"/>
        <w:jc w:val="left"/>
      </w:pPr>
      <w:bookmarkStart w:id="8" w:name="_Toc30170215"/>
      <w:r w:rsidRPr="00FC5020">
        <w:t>Implementación</w:t>
      </w:r>
      <w:bookmarkEnd w:id="8"/>
    </w:p>
    <w:p w14:paraId="2F36CDBA" w14:textId="472A2790" w:rsidR="0017036D" w:rsidRPr="00E01DCB" w:rsidRDefault="0017036D" w:rsidP="00F71560">
      <w:pPr>
        <w:spacing w:line="360" w:lineRule="auto"/>
        <w:rPr>
          <w:rFonts w:cstheme="minorHAnsi"/>
        </w:rPr>
      </w:pPr>
      <w:r w:rsidRPr="00E01DCB">
        <w:rPr>
          <w:rFonts w:cstheme="minorHAnsi"/>
        </w:rPr>
        <w:t>En primer lugar, se han preparado los siguientes datos</w:t>
      </w:r>
      <w:r w:rsidR="000977AF" w:rsidRPr="00E01DCB">
        <w:rPr>
          <w:rFonts w:cstheme="minorHAnsi"/>
        </w:rPr>
        <w:t xml:space="preserve"> y funciones</w:t>
      </w:r>
      <w:r w:rsidRPr="00E01DCB">
        <w:rPr>
          <w:rFonts w:cstheme="minorHAnsi"/>
        </w:rPr>
        <w:t xml:space="preserve"> para que los cálculos sean correctos:</w:t>
      </w:r>
    </w:p>
    <w:p w14:paraId="5A4A87D9" w14:textId="5E445714" w:rsidR="0017036D" w:rsidRPr="00E01DCB" w:rsidRDefault="0017036D" w:rsidP="00F71560">
      <w:pPr>
        <w:pStyle w:val="Prrafodelista"/>
        <w:numPr>
          <w:ilvl w:val="0"/>
          <w:numId w:val="28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Con la función </w:t>
      </w:r>
      <w:proofErr w:type="spellStart"/>
      <w:r w:rsidRPr="00E01DCB">
        <w:rPr>
          <w:rFonts w:cstheme="minorHAnsi"/>
          <w:i/>
        </w:rPr>
        <w:t>num_to_vector</w:t>
      </w:r>
      <w:proofErr w:type="spellEnd"/>
      <w:r w:rsidRPr="00E01DCB">
        <w:rPr>
          <w:rFonts w:cstheme="minorHAnsi"/>
          <w:i/>
        </w:rPr>
        <w:t xml:space="preserve"> </w:t>
      </w:r>
      <w:r w:rsidRPr="00E01DCB">
        <w:rPr>
          <w:rFonts w:cstheme="minorHAnsi"/>
        </w:rPr>
        <w:t xml:space="preserve">se ha creado una nueva matriz Y donde cada vector está formado por “0” exceptuando el valor marcado en la Y del conjunto de datos, que se pone a “1”. </w:t>
      </w:r>
    </w:p>
    <w:p w14:paraId="4CB42520" w14:textId="0B294985" w:rsidR="0017036D" w:rsidRPr="00E01DCB" w:rsidRDefault="0017036D" w:rsidP="00F71560">
      <w:pPr>
        <w:pStyle w:val="Prrafodelista"/>
        <w:numPr>
          <w:ilvl w:val="0"/>
          <w:numId w:val="27"/>
        </w:numPr>
        <w:spacing w:line="360" w:lineRule="auto"/>
        <w:rPr>
          <w:rFonts w:cstheme="minorHAnsi"/>
        </w:rPr>
      </w:pPr>
      <w:r w:rsidRPr="00E01DCB">
        <w:rPr>
          <w:rFonts w:cstheme="minorHAnsi"/>
        </w:rPr>
        <w:t xml:space="preserve">La función </w:t>
      </w:r>
      <w:r w:rsidRPr="00E01DCB">
        <w:rPr>
          <w:rFonts w:cstheme="minorHAnsi"/>
        </w:rPr>
        <w:softHyphen/>
      </w:r>
      <w:proofErr w:type="spellStart"/>
      <w:r w:rsidRPr="00E01DCB">
        <w:rPr>
          <w:rFonts w:cstheme="minorHAnsi"/>
          <w:i/>
        </w:rPr>
        <w:t>random_</w:t>
      </w:r>
      <w:proofErr w:type="gramStart"/>
      <w:r w:rsidRPr="00E01DCB">
        <w:rPr>
          <w:rFonts w:cstheme="minorHAnsi"/>
          <w:i/>
        </w:rPr>
        <w:t>weight</w:t>
      </w:r>
      <w:proofErr w:type="spellEnd"/>
      <w:r w:rsidRPr="00E01DCB">
        <w:rPr>
          <w:rFonts w:cstheme="minorHAnsi"/>
          <w:i/>
        </w:rPr>
        <w:t>(</w:t>
      </w:r>
      <w:proofErr w:type="spellStart"/>
      <w:proofErr w:type="gramEnd"/>
      <w:r w:rsidRPr="00E01DCB">
        <w:rPr>
          <w:rFonts w:cstheme="minorHAnsi"/>
          <w:i/>
        </w:rPr>
        <w:t>L_in</w:t>
      </w:r>
      <w:proofErr w:type="spellEnd"/>
      <w:r w:rsidRPr="00E01DCB">
        <w:rPr>
          <w:rFonts w:cstheme="minorHAnsi"/>
          <w:i/>
        </w:rPr>
        <w:t xml:space="preserve">, </w:t>
      </w:r>
      <w:proofErr w:type="spellStart"/>
      <w:r w:rsidRPr="00E01DCB">
        <w:rPr>
          <w:rFonts w:cstheme="minorHAnsi"/>
          <w:i/>
        </w:rPr>
        <w:t>L_out</w:t>
      </w:r>
      <w:proofErr w:type="spellEnd"/>
      <w:r w:rsidRPr="00E01DCB">
        <w:rPr>
          <w:rFonts w:cstheme="minorHAnsi"/>
          <w:i/>
        </w:rPr>
        <w:t>)</w:t>
      </w:r>
      <w:r w:rsidRPr="00E01DCB">
        <w:rPr>
          <w:rFonts w:cstheme="minorHAnsi"/>
        </w:rPr>
        <w:t xml:space="preserve"> crea dos matrices de pesos de manera aleatoria de tamaño (</w:t>
      </w:r>
      <w:proofErr w:type="spellStart"/>
      <w:r w:rsidRPr="00E01DCB">
        <w:rPr>
          <w:rFonts w:cstheme="minorHAnsi"/>
        </w:rPr>
        <w:t>L_out</w:t>
      </w:r>
      <w:proofErr w:type="spellEnd"/>
      <w:r w:rsidRPr="00E01DCB">
        <w:rPr>
          <w:rFonts w:cstheme="minorHAnsi"/>
        </w:rPr>
        <w:t xml:space="preserve">, </w:t>
      </w:r>
      <w:proofErr w:type="spellStart"/>
      <w:r w:rsidRPr="00E01DCB">
        <w:rPr>
          <w:rFonts w:cstheme="minorHAnsi"/>
        </w:rPr>
        <w:t>L_in</w:t>
      </w:r>
      <w:proofErr w:type="spellEnd"/>
      <w:r w:rsidRPr="00E01DCB">
        <w:rPr>
          <w:rFonts w:cstheme="minorHAnsi"/>
        </w:rPr>
        <w:t xml:space="preserve"> +1).</w:t>
      </w:r>
    </w:p>
    <w:p w14:paraId="49F6242B" w14:textId="25E8AE35" w:rsidR="00C745D6" w:rsidRPr="00E01DCB" w:rsidRDefault="00C745D6" w:rsidP="00F71560">
      <w:pPr>
        <w:pStyle w:val="Prrafodelista"/>
        <w:numPr>
          <w:ilvl w:val="0"/>
          <w:numId w:val="27"/>
        </w:numPr>
        <w:spacing w:line="360" w:lineRule="auto"/>
        <w:rPr>
          <w:rFonts w:cstheme="minorHAnsi"/>
        </w:rPr>
      </w:pPr>
      <w:r w:rsidRPr="00E01DCB">
        <w:rPr>
          <w:rFonts w:cstheme="minorHAnsi"/>
        </w:rPr>
        <w:t>El tamaño de las capas, donde la primera es 20, número de características;</w:t>
      </w:r>
      <w:r w:rsidR="00776450" w:rsidRPr="00E01DCB">
        <w:rPr>
          <w:rFonts w:cstheme="minorHAnsi"/>
        </w:rPr>
        <w:t xml:space="preserve"> la segunda se ha decidido que sea 8 y</w:t>
      </w:r>
      <w:r w:rsidRPr="00E01DCB">
        <w:rPr>
          <w:rFonts w:cstheme="minorHAnsi"/>
        </w:rPr>
        <w:t xml:space="preserve"> la tercera es 4, valor máximo</w:t>
      </w:r>
      <w:r w:rsidR="00776450" w:rsidRPr="00E01DCB">
        <w:rPr>
          <w:rFonts w:cstheme="minorHAnsi"/>
        </w:rPr>
        <w:t xml:space="preserve"> + 1</w:t>
      </w:r>
      <w:r w:rsidRPr="00E01DCB">
        <w:rPr>
          <w:rFonts w:cstheme="minorHAnsi"/>
        </w:rPr>
        <w:t xml:space="preserve"> que puede alcanzar la Y.</w:t>
      </w:r>
    </w:p>
    <w:p w14:paraId="7AD3BFAE" w14:textId="3F74707B" w:rsidR="0017036D" w:rsidRPr="00E01DCB" w:rsidRDefault="0017036D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En </w:t>
      </w:r>
      <w:r w:rsidR="00C745D6" w:rsidRPr="00E01DCB">
        <w:rPr>
          <w:rFonts w:cstheme="minorHAnsi"/>
        </w:rPr>
        <w:t>segundo</w:t>
      </w:r>
      <w:r w:rsidRPr="00E01DCB">
        <w:rPr>
          <w:rFonts w:cstheme="minorHAnsi"/>
        </w:rPr>
        <w:t xml:space="preserve"> lugar, se ha implementado la</w:t>
      </w:r>
      <w:r w:rsidR="00C745D6" w:rsidRPr="00E01DCB">
        <w:rPr>
          <w:rFonts w:cstheme="minorHAnsi"/>
        </w:rPr>
        <w:t>s</w:t>
      </w:r>
      <w:r w:rsidRPr="00E01DCB">
        <w:rPr>
          <w:rFonts w:cstheme="minorHAnsi"/>
        </w:rPr>
        <w:t xml:space="preserve"> funci</w:t>
      </w:r>
      <w:r w:rsidR="00C745D6" w:rsidRPr="00E01DCB">
        <w:rPr>
          <w:rFonts w:cstheme="minorHAnsi"/>
        </w:rPr>
        <w:t>ones</w:t>
      </w:r>
      <w:r w:rsidRPr="00E01DCB">
        <w:rPr>
          <w:rFonts w:cstheme="minorHAnsi"/>
        </w:rPr>
        <w:t xml:space="preserve"> coste</w:t>
      </w:r>
      <w:r w:rsidR="00C745D6" w:rsidRPr="00E01DCB">
        <w:rPr>
          <w:rFonts w:cstheme="minorHAnsi"/>
        </w:rPr>
        <w:t xml:space="preserve"> y gradiente</w:t>
      </w:r>
      <w:r w:rsidRPr="00E01DCB">
        <w:rPr>
          <w:rFonts w:cstheme="minorHAnsi"/>
        </w:rPr>
        <w:t xml:space="preserve"> de la red neuronal. Luego se ha creado la función </w:t>
      </w:r>
      <w:proofErr w:type="spellStart"/>
      <w:r w:rsidRPr="00E01DCB">
        <w:rPr>
          <w:rFonts w:cstheme="minorHAnsi"/>
          <w:i/>
        </w:rPr>
        <w:t>backprop</w:t>
      </w:r>
      <w:proofErr w:type="spellEnd"/>
      <w:r w:rsidRPr="00E01DCB">
        <w:rPr>
          <w:rFonts w:cstheme="minorHAnsi"/>
        </w:rPr>
        <w:t xml:space="preserve"> que utiliza </w:t>
      </w:r>
      <w:r w:rsidR="00C745D6" w:rsidRPr="00E01DCB">
        <w:rPr>
          <w:rFonts w:cstheme="minorHAnsi"/>
        </w:rPr>
        <w:t xml:space="preserve">la nueva matriz Y, </w:t>
      </w:r>
      <w:r w:rsidRPr="00E01DCB">
        <w:rPr>
          <w:rFonts w:cstheme="minorHAnsi"/>
        </w:rPr>
        <w:t>las matrices de pesos dados</w:t>
      </w:r>
      <w:r w:rsidR="00C745D6" w:rsidRPr="00E01DCB">
        <w:rPr>
          <w:rFonts w:cstheme="minorHAnsi"/>
        </w:rPr>
        <w:t xml:space="preserve"> aleatoriamente</w:t>
      </w:r>
      <w:r w:rsidRPr="00E01DCB">
        <w:rPr>
          <w:rFonts w:cstheme="minorHAnsi"/>
        </w:rPr>
        <w:t xml:space="preserve"> y la propagación hacia delante para calcular el coste regularizado</w:t>
      </w:r>
      <w:r w:rsidR="00C745D6" w:rsidRPr="00E01DCB">
        <w:rPr>
          <w:rFonts w:cstheme="minorHAnsi"/>
        </w:rPr>
        <w:t xml:space="preserve"> y el gradiente</w:t>
      </w:r>
      <w:r w:rsidRPr="00E01DCB">
        <w:rPr>
          <w:rFonts w:cstheme="minorHAnsi"/>
        </w:rPr>
        <w:t xml:space="preserve">. </w:t>
      </w:r>
    </w:p>
    <w:p w14:paraId="710BFCDE" w14:textId="3362CCD2" w:rsidR="00C745D6" w:rsidRPr="00E01DCB" w:rsidRDefault="0077645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demás, como en </w:t>
      </w:r>
      <w:r w:rsidRPr="00E01DCB">
        <w:rPr>
          <w:rFonts w:cstheme="minorHAnsi"/>
          <w:i/>
        </w:rPr>
        <w:t>regresión logística</w:t>
      </w:r>
      <w:r w:rsidRPr="00E01DCB">
        <w:rPr>
          <w:rFonts w:cstheme="minorHAnsi"/>
        </w:rPr>
        <w:t xml:space="preserve"> se ha creado una función para averiguar el mejor valor para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 del algoritmo que se está aplicando en ese momento. Estos cálculos necesitan los </w:t>
      </w:r>
      <w:proofErr w:type="spellStart"/>
      <w:r w:rsidRPr="00E01DCB">
        <w:rPr>
          <w:rFonts w:cstheme="minorHAnsi"/>
        </w:rPr>
        <w:t>dataset</w:t>
      </w:r>
      <w:proofErr w:type="spellEnd"/>
      <w:r w:rsidRPr="00E01DCB">
        <w:rPr>
          <w:rFonts w:cstheme="minorHAnsi"/>
        </w:rPr>
        <w:t xml:space="preserve"> </w:t>
      </w:r>
      <w:proofErr w:type="spellStart"/>
      <w:r w:rsidRPr="00E01DCB">
        <w:rPr>
          <w:rFonts w:cstheme="minorHAnsi"/>
          <w:i/>
        </w:rPr>
        <w:t>train</w:t>
      </w:r>
      <w:proofErr w:type="spellEnd"/>
      <w:r w:rsidRPr="00E01DCB">
        <w:rPr>
          <w:rFonts w:cstheme="minorHAnsi"/>
        </w:rPr>
        <w:t xml:space="preserve"> y </w:t>
      </w:r>
      <w:proofErr w:type="spellStart"/>
      <w:r w:rsidRPr="00E01DCB">
        <w:rPr>
          <w:rFonts w:cstheme="minorHAnsi"/>
          <w:i/>
        </w:rPr>
        <w:t>validation</w:t>
      </w:r>
      <w:proofErr w:type="spellEnd"/>
      <w:r w:rsidRPr="00E01DCB">
        <w:rPr>
          <w:rFonts w:cstheme="minorHAnsi"/>
          <w:i/>
        </w:rPr>
        <w:t>.</w:t>
      </w:r>
    </w:p>
    <w:p w14:paraId="224F7009" w14:textId="37114DFF" w:rsidR="0017036D" w:rsidRPr="00E01DCB" w:rsidRDefault="0077645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 parte de estas funcionalidades que se han nombrado se encuentra la función </w:t>
      </w:r>
      <w:proofErr w:type="spellStart"/>
      <w:r w:rsidRPr="00E01DCB">
        <w:rPr>
          <w:rFonts w:cstheme="minorHAnsi"/>
          <w:i/>
        </w:rPr>
        <w:t>get_optimize_theta</w:t>
      </w:r>
      <w:proofErr w:type="spellEnd"/>
      <w:r w:rsidRPr="00E01DCB">
        <w:rPr>
          <w:rFonts w:cstheme="minorHAnsi"/>
        </w:rPr>
        <w:t xml:space="preserve"> al igual que en regresión, la cu</w:t>
      </w:r>
      <w:r w:rsidR="00532A8C" w:rsidRPr="00E01DCB">
        <w:rPr>
          <w:rFonts w:cstheme="minorHAnsi"/>
        </w:rPr>
        <w:t>a</w:t>
      </w:r>
      <w:r w:rsidRPr="00E01DCB">
        <w:rPr>
          <w:rFonts w:cstheme="minorHAnsi"/>
        </w:rPr>
        <w:t>l devuelve los pesos óptimos según los valores proporcionados.</w:t>
      </w:r>
    </w:p>
    <w:p w14:paraId="6360047D" w14:textId="1942E54A" w:rsidR="00776450" w:rsidRPr="00E01DCB" w:rsidRDefault="0077645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Una vez que se han implementado todo lo que se ha comentado</w:t>
      </w:r>
      <w:r w:rsidR="000F4536" w:rsidRPr="00E01DCB">
        <w:rPr>
          <w:rFonts w:cstheme="minorHAnsi"/>
        </w:rPr>
        <w:t xml:space="preserve"> (ver </w:t>
      </w:r>
      <w:hyperlink w:anchor="_Código_usado_para_2" w:history="1">
        <w:r w:rsidR="000F4536" w:rsidRPr="00E01DCB">
          <w:rPr>
            <w:rStyle w:val="Hipervnculo"/>
            <w:rFonts w:cstheme="minorHAnsi"/>
            <w:b/>
          </w:rPr>
          <w:t>Apéndice A</w:t>
        </w:r>
      </w:hyperlink>
      <w:r w:rsidR="000F4536" w:rsidRPr="00E01DCB">
        <w:rPr>
          <w:rFonts w:cstheme="minorHAnsi"/>
        </w:rPr>
        <w:t>)</w:t>
      </w:r>
      <w:r w:rsidRPr="00E01DCB">
        <w:rPr>
          <w:rFonts w:cstheme="minorHAnsi"/>
        </w:rPr>
        <w:t>, los pasos a seguir son los siguientes:</w:t>
      </w:r>
    </w:p>
    <w:p w14:paraId="25D5ECAB" w14:textId="6D946000" w:rsidR="00776450" w:rsidRPr="00E01DCB" w:rsidRDefault="00776450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usa la función </w:t>
      </w:r>
      <w:proofErr w:type="spellStart"/>
      <w:r w:rsidRPr="00E01DCB">
        <w:rPr>
          <w:rFonts w:cstheme="minorHAnsi"/>
          <w:i/>
        </w:rPr>
        <w:t>num_vector</w:t>
      </w:r>
      <w:proofErr w:type="spellEnd"/>
      <w:r w:rsidRPr="00E01DCB">
        <w:rPr>
          <w:rFonts w:cstheme="minorHAnsi"/>
        </w:rPr>
        <w:t xml:space="preserve"> para crear las matrices de “Y” e “</w:t>
      </w:r>
      <w:proofErr w:type="spellStart"/>
      <w:r w:rsidRPr="00E01DCB">
        <w:rPr>
          <w:rFonts w:cstheme="minorHAnsi"/>
        </w:rPr>
        <w:t>Y_val</w:t>
      </w:r>
      <w:proofErr w:type="spellEnd"/>
      <w:r w:rsidRPr="00E01DCB">
        <w:rPr>
          <w:rFonts w:cstheme="minorHAnsi"/>
        </w:rPr>
        <w:t>”.</w:t>
      </w:r>
    </w:p>
    <w:p w14:paraId="7033D5C9" w14:textId="2654AB0E" w:rsidR="00776450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asignan valores aleatorios a dos matrices de pesos, para ello está </w:t>
      </w:r>
      <w:proofErr w:type="spellStart"/>
      <w:r w:rsidRPr="00E01DCB">
        <w:rPr>
          <w:rFonts w:cstheme="minorHAnsi"/>
          <w:i/>
        </w:rPr>
        <w:t>random_weight</w:t>
      </w:r>
      <w:proofErr w:type="spellEnd"/>
      <w:r w:rsidRPr="00E01DCB">
        <w:rPr>
          <w:rFonts w:cstheme="minorHAnsi"/>
          <w:i/>
        </w:rPr>
        <w:t>.</w:t>
      </w:r>
    </w:p>
    <w:p w14:paraId="7DAA119B" w14:textId="33041493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Se concatenan los pesos en un solo vector.</w:t>
      </w:r>
    </w:p>
    <w:p w14:paraId="3E9615F5" w14:textId="5F19C139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averigua el valor de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 que proporciona la mejor precisión para respectivo algoritmo.</w:t>
      </w:r>
    </w:p>
    <w:p w14:paraId="7A168B5C" w14:textId="0B8B6BF2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Se averiguan los pesos óptimos según la información que hay hasta el momento.</w:t>
      </w:r>
    </w:p>
    <w:p w14:paraId="7EB8D423" w14:textId="4435DF9B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Por último, se averigua el coste correspondiente usando “</w:t>
      </w:r>
      <w:proofErr w:type="spellStart"/>
      <w:r w:rsidRPr="00E01DCB">
        <w:rPr>
          <w:rFonts w:cstheme="minorHAnsi"/>
        </w:rPr>
        <w:t>X_test</w:t>
      </w:r>
      <w:proofErr w:type="spellEnd"/>
      <w:r w:rsidRPr="00E01DCB">
        <w:rPr>
          <w:rFonts w:cstheme="minorHAnsi"/>
        </w:rPr>
        <w:t>” y los pesos óptimos. Además, se calcula la precisión de los cálculos mediante “</w:t>
      </w:r>
      <w:proofErr w:type="spellStart"/>
      <w:r w:rsidRPr="00E01DCB">
        <w:rPr>
          <w:rFonts w:cstheme="minorHAnsi"/>
        </w:rPr>
        <w:t>Y_test</w:t>
      </w:r>
      <w:proofErr w:type="spellEnd"/>
      <w:r w:rsidRPr="00E01DCB">
        <w:rPr>
          <w:rFonts w:cstheme="minorHAnsi"/>
        </w:rPr>
        <w:t>”.</w:t>
      </w:r>
    </w:p>
    <w:p w14:paraId="43FECEE1" w14:textId="1B15B61A" w:rsidR="00F71560" w:rsidRPr="00E01DCB" w:rsidRDefault="00EB79D9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han usado el mismo conjunto de algoritmos que en </w:t>
      </w:r>
      <w:r w:rsidRPr="00E01DCB">
        <w:rPr>
          <w:rFonts w:cstheme="minorHAnsi"/>
          <w:i/>
        </w:rPr>
        <w:t>regresión logística</w:t>
      </w:r>
      <w:r w:rsidRPr="00E01DCB">
        <w:rPr>
          <w:rFonts w:cstheme="minorHAnsi"/>
        </w:rPr>
        <w:t xml:space="preserve"> para dar uniformidad a los resultados.</w:t>
      </w:r>
    </w:p>
    <w:p w14:paraId="74E48D74" w14:textId="77777777" w:rsidR="006A6E40" w:rsidRPr="00FC5020" w:rsidRDefault="006A6E40" w:rsidP="002A0012">
      <w:pPr>
        <w:pStyle w:val="Ttulo2"/>
        <w:jc w:val="left"/>
      </w:pPr>
      <w:bookmarkStart w:id="9" w:name="_Toc30170216"/>
      <w:r w:rsidRPr="00FC5020">
        <w:lastRenderedPageBreak/>
        <w:t>Resultados</w:t>
      </w:r>
      <w:bookmarkEnd w:id="9"/>
    </w:p>
    <w:p w14:paraId="121A70C8" w14:textId="1469806E" w:rsidR="00A303D0" w:rsidRDefault="00F65471" w:rsidP="00F71560">
      <w:pPr>
        <w:spacing w:line="360" w:lineRule="auto"/>
        <w:jc w:val="both"/>
      </w:pPr>
      <w:r>
        <w:t>Se han extraído tres tipos de gráficas:</w:t>
      </w:r>
    </w:p>
    <w:p w14:paraId="2E70C611" w14:textId="2D8F0B03" w:rsidR="00F65471" w:rsidRDefault="00F6547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>El porcentaje de error que tiene</w:t>
      </w:r>
      <w:r w:rsidR="00B248DB">
        <w:t>n</w:t>
      </w:r>
      <w:r>
        <w:t xml:space="preserve"> </w:t>
      </w:r>
      <w:r w:rsidR="00B248DB">
        <w:t>los</w:t>
      </w:r>
      <w:r>
        <w:t xml:space="preserve"> valor</w:t>
      </w:r>
      <w:r w:rsidR="00B248DB">
        <w:t>es</w:t>
      </w:r>
      <w:r>
        <w:t xml:space="preserve"> de las distintas </w:t>
      </w:r>
      <w:r>
        <w:rPr>
          <w:i/>
        </w:rPr>
        <w:t>lambdas</w:t>
      </w:r>
      <w:r>
        <w:t xml:space="preserve"> de cada algoritmo</w:t>
      </w:r>
      <w:r w:rsidR="00C86CF2">
        <w:t xml:space="preserve"> (ver </w:t>
      </w:r>
      <w:hyperlink w:anchor="_Redes_Neuronales._Error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Lo más llamativo es que a medida que aumenta el valor de </w:t>
      </w:r>
      <w:r w:rsidR="00B248DB" w:rsidRPr="00B248DB">
        <w:rPr>
          <w:i/>
        </w:rPr>
        <w:t>lambda</w:t>
      </w:r>
      <w:r w:rsidR="00B248DB">
        <w:rPr>
          <w:i/>
        </w:rPr>
        <w:t xml:space="preserve"> </w:t>
      </w:r>
      <w:r w:rsidR="00B248DB">
        <w:t>más error de clasificación se obtiene.</w:t>
      </w:r>
    </w:p>
    <w:p w14:paraId="3DC4802D" w14:textId="6BA1F7E8" w:rsidR="00F65471" w:rsidRDefault="00F6547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>La precisión que tienen los algoritmos con cada un</w:t>
      </w:r>
      <w:r w:rsidR="007E4A31">
        <w:t xml:space="preserve">a </w:t>
      </w:r>
      <w:r>
        <w:t xml:space="preserve">de las </w:t>
      </w:r>
      <w:r>
        <w:rPr>
          <w:i/>
        </w:rPr>
        <w:t>lambdas</w:t>
      </w:r>
      <w:r w:rsidR="00C86CF2">
        <w:rPr>
          <w:i/>
        </w:rPr>
        <w:t xml:space="preserve"> </w:t>
      </w:r>
      <w:r w:rsidR="00C86CF2">
        <w:t xml:space="preserve">(ver </w:t>
      </w:r>
      <w:hyperlink w:anchor="_Redes_Neuronales._Precisión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Se puede observar que no hay mucha diferencia de precisión entre los distintos valores, las mayores fluctuaciones las sufre el algoritmo TNC.</w:t>
      </w:r>
    </w:p>
    <w:p w14:paraId="7EBA1865" w14:textId="63A64BB4" w:rsidR="00F65471" w:rsidRDefault="007E4A3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Precisión de los algoritmos con el mejor valor de </w:t>
      </w:r>
      <w:r>
        <w:rPr>
          <w:i/>
        </w:rPr>
        <w:t>lambda</w:t>
      </w:r>
      <w:r>
        <w:t xml:space="preserve"> respectivamente, modificando el tamaño de la capa oculta</w:t>
      </w:r>
      <w:r w:rsidR="00C86CF2">
        <w:t xml:space="preserve"> (ver </w:t>
      </w:r>
      <w:hyperlink w:anchor="_Redes_Neuronales._Precisión_1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Las precisiones son muy similares, se podría descartar estas diferencias y escoger cualquiera, pero se puede observar que hay dos algoritmos que han resultado ser los mejores, BFGS y L-BFGS-B, ambos con un tamaño de capa 8.</w:t>
      </w:r>
    </w:p>
    <w:p w14:paraId="0D804C00" w14:textId="1F013021" w:rsidR="00CF0AFE" w:rsidRDefault="00CF0AFE" w:rsidP="00CF0AFE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Las gráficas, a excepción del último punto, han sido dibujadas con una capa oculta de tamaño 8 como se ha dicho previamente.</w:t>
      </w:r>
    </w:p>
    <w:p w14:paraId="70707B8C" w14:textId="40C0007D" w:rsidR="00B248DB" w:rsidRDefault="00B248DB" w:rsidP="00F71560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Es posible que los resultados no coincidan entre las diversas gráficas debido a que son distintas ejecuciones.</w:t>
      </w:r>
    </w:p>
    <w:p w14:paraId="20DF9B52" w14:textId="77777777" w:rsidR="00F71560" w:rsidRPr="00B248DB" w:rsidRDefault="00F71560" w:rsidP="00F71560">
      <w:pPr>
        <w:spacing w:line="360" w:lineRule="auto"/>
        <w:jc w:val="both"/>
        <w:rPr>
          <w:rStyle w:val="nfasissutil"/>
        </w:rPr>
      </w:pPr>
    </w:p>
    <w:p w14:paraId="19CBBEB1" w14:textId="7F1383E3" w:rsidR="00A303D0" w:rsidRDefault="00A303D0" w:rsidP="002A0012">
      <w:pPr>
        <w:pStyle w:val="Ttulo1"/>
      </w:pPr>
      <w:bookmarkStart w:id="10" w:name="_Toc30170217"/>
      <w:proofErr w:type="spellStart"/>
      <w:r>
        <w:t>Support</w:t>
      </w:r>
      <w:proofErr w:type="spellEnd"/>
      <w:r>
        <w:t xml:space="preserve"> Vector Machines</w:t>
      </w:r>
      <w:bookmarkEnd w:id="10"/>
    </w:p>
    <w:p w14:paraId="607FC501" w14:textId="0EB0EB2A" w:rsidR="006A6E40" w:rsidRDefault="006A6E40" w:rsidP="002A0012">
      <w:pPr>
        <w:pStyle w:val="Ttulo2"/>
        <w:jc w:val="left"/>
      </w:pPr>
      <w:bookmarkStart w:id="11" w:name="_Toc30170218"/>
      <w:r w:rsidRPr="00FC5020">
        <w:t>Implementación</w:t>
      </w:r>
      <w:bookmarkEnd w:id="11"/>
    </w:p>
    <w:p w14:paraId="343A5591" w14:textId="793751A3" w:rsidR="005F2DB7" w:rsidRDefault="005F2DB7" w:rsidP="00AB2C9D">
      <w:pPr>
        <w:spacing w:line="360" w:lineRule="auto"/>
        <w:jc w:val="both"/>
      </w:pPr>
      <w:r>
        <w:t>Se ha</w:t>
      </w:r>
      <w:r w:rsidR="005973E7">
        <w:t xml:space="preserve">n utilizado los siguientes </w:t>
      </w:r>
      <w:proofErr w:type="spellStart"/>
      <w:r w:rsidR="005973E7" w:rsidRPr="00AB2C9D">
        <w:rPr>
          <w:i/>
        </w:rPr>
        <w:t>kernels</w:t>
      </w:r>
      <w:proofErr w:type="spellEnd"/>
      <w:r w:rsidR="005973E7">
        <w:t xml:space="preserve"> para las SVM: Sigmoide, Gaussiano, Polinómico y Lineal. El proceso ha consistido en crear una máquina con cada </w:t>
      </w:r>
      <w:proofErr w:type="spellStart"/>
      <w:r w:rsidR="005973E7" w:rsidRPr="00AB2C9D">
        <w:rPr>
          <w:i/>
        </w:rPr>
        <w:t>kernel</w:t>
      </w:r>
      <w:proofErr w:type="spellEnd"/>
      <w:r w:rsidR="005973E7">
        <w:t xml:space="preserve"> correspondiente para ajustar el entrenamiento a los parámetros que necesita cada una</w:t>
      </w:r>
      <w:r w:rsidR="00D22583">
        <w:t>:</w:t>
      </w:r>
    </w:p>
    <w:p w14:paraId="5A43D2D9" w14:textId="6F6E8155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 w:rsidRPr="00D22583">
        <w:rPr>
          <w:b/>
          <w:bCs/>
        </w:rPr>
        <w:t>Sigmoide</w:t>
      </w:r>
      <w:r>
        <w:t xml:space="preserve">: </w:t>
      </w:r>
      <w:r w:rsidR="00AB2C9D">
        <w:t>Se ha</w:t>
      </w:r>
      <w:r>
        <w:t xml:space="preserve"> buscado el valor </w:t>
      </w:r>
      <w:r w:rsidRPr="00D22583">
        <w:rPr>
          <w:i/>
          <w:iCs/>
        </w:rPr>
        <w:t>C</w:t>
      </w:r>
      <w:r>
        <w:t xml:space="preserve"> más adecuado sin sobre ajustar ni tener sesgo en el modelo y hemos observado que el valor del grado no modificaba nuestros resultados.</w:t>
      </w:r>
    </w:p>
    <w:p w14:paraId="53AF58C6" w14:textId="7EA5B3D4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>
        <w:rPr>
          <w:b/>
          <w:bCs/>
        </w:rPr>
        <w:t>Gaussiano</w:t>
      </w:r>
      <w:r w:rsidRPr="00D22583">
        <w:t>:</w:t>
      </w:r>
      <w:r>
        <w:t xml:space="preserve"> De la misma manera </w:t>
      </w:r>
      <w:r w:rsidR="00AB2C9D">
        <w:t>se ha</w:t>
      </w:r>
      <w:r>
        <w:t xml:space="preserve"> buscado el </w:t>
      </w:r>
      <w:r w:rsidRPr="00D22583">
        <w:rPr>
          <w:i/>
          <w:iCs/>
        </w:rPr>
        <w:t>C</w:t>
      </w:r>
      <w:r>
        <w:rPr>
          <w:i/>
          <w:iCs/>
        </w:rPr>
        <w:t xml:space="preserve"> </w:t>
      </w:r>
      <w:r>
        <w:t>más adecuado.</w:t>
      </w:r>
    </w:p>
    <w:p w14:paraId="3406DFD5" w14:textId="62D3FC17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>
        <w:rPr>
          <w:b/>
          <w:bCs/>
        </w:rPr>
        <w:t>Polinómico</w:t>
      </w:r>
      <w:r w:rsidRPr="00D22583">
        <w:t>:</w:t>
      </w:r>
      <w:r>
        <w:t xml:space="preserve"> En este caso se ha comprobado los resultados con diversos </w:t>
      </w:r>
      <w:r w:rsidRPr="00D22583">
        <w:rPr>
          <w:i/>
          <w:iCs/>
        </w:rPr>
        <w:t>grados</w:t>
      </w:r>
      <w:r>
        <w:t xml:space="preserve"> del polinomio.</w:t>
      </w:r>
    </w:p>
    <w:p w14:paraId="797AFB42" w14:textId="58D876DF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>
        <w:rPr>
          <w:b/>
          <w:bCs/>
        </w:rPr>
        <w:t>Lineal</w:t>
      </w:r>
      <w:r>
        <w:t xml:space="preserve">: Por último, en este modelo </w:t>
      </w:r>
      <w:r w:rsidR="00AB2C9D">
        <w:t>se ha</w:t>
      </w:r>
      <w:r>
        <w:t xml:space="preserve"> aplicado el mismo procedimiento que en el sigmoide y el gaussiano para encontrar el valor </w:t>
      </w:r>
      <w:r w:rsidRPr="00D22583">
        <w:rPr>
          <w:i/>
          <w:iCs/>
        </w:rPr>
        <w:t>C</w:t>
      </w:r>
      <w:r>
        <w:t xml:space="preserve"> que mejor se ajusta al modelo.</w:t>
      </w:r>
    </w:p>
    <w:p w14:paraId="60A4155C" w14:textId="2B3DF717" w:rsidR="00D22583" w:rsidRPr="003B4FC7" w:rsidRDefault="00D22583" w:rsidP="00AB2C9D">
      <w:pPr>
        <w:spacing w:line="360" w:lineRule="auto"/>
        <w:jc w:val="both"/>
      </w:pPr>
      <w:r>
        <w:t xml:space="preserve">En todos estos casos </w:t>
      </w:r>
      <w:r w:rsidR="00AB2C9D">
        <w:t>se ha</w:t>
      </w:r>
      <w:r>
        <w:t xml:space="preserve"> comprobado el resultado de los distintos ajustes de las máquinas con el error que se obtiene prediciendo con dichas </w:t>
      </w:r>
      <w:r w:rsidRPr="00D22583">
        <w:rPr>
          <w:i/>
          <w:iCs/>
        </w:rPr>
        <w:t>SVM</w:t>
      </w:r>
      <w:r>
        <w:t xml:space="preserve"> a los ejemplos de validación y los de </w:t>
      </w:r>
      <w:r w:rsidR="003B4FC7">
        <w:lastRenderedPageBreak/>
        <w:t>entrenamiento</w:t>
      </w:r>
      <w:r>
        <w:t xml:space="preserve">. Después de implementar todo esto (ver </w:t>
      </w:r>
      <w:hyperlink w:anchor="_Código_usado_para_3" w:history="1">
        <w:r w:rsidR="00AB2C9D" w:rsidRPr="00E01DCB">
          <w:rPr>
            <w:rStyle w:val="Hipervnculo"/>
            <w:b/>
          </w:rPr>
          <w:t>A</w:t>
        </w:r>
        <w:r w:rsidRPr="00E01DCB">
          <w:rPr>
            <w:rStyle w:val="Hipervnculo"/>
            <w:b/>
          </w:rPr>
          <w:t>p</w:t>
        </w:r>
        <w:r w:rsidR="00AB2C9D" w:rsidRPr="00E01DCB">
          <w:rPr>
            <w:rStyle w:val="Hipervnculo"/>
            <w:b/>
          </w:rPr>
          <w:t>é</w:t>
        </w:r>
        <w:r w:rsidRPr="00E01DCB">
          <w:rPr>
            <w:rStyle w:val="Hipervnculo"/>
            <w:b/>
          </w:rPr>
          <w:t>ndice A</w:t>
        </w:r>
      </w:hyperlink>
      <w:r>
        <w:t xml:space="preserve">) </w:t>
      </w:r>
      <w:r w:rsidR="00AB2C9D">
        <w:t>se han</w:t>
      </w:r>
      <w:r>
        <w:t xml:space="preserve"> ajustado las máquinas a los valores óptimos de cada </w:t>
      </w:r>
      <w:proofErr w:type="spellStart"/>
      <w:r w:rsidRPr="00AB2C9D">
        <w:rPr>
          <w:i/>
        </w:rPr>
        <w:t>kernel</w:t>
      </w:r>
      <w:proofErr w:type="spellEnd"/>
      <w:r>
        <w:t xml:space="preserve"> y </w:t>
      </w:r>
      <w:r w:rsidR="00AB2C9D">
        <w:t>se han</w:t>
      </w:r>
      <w:r w:rsidR="003B4FC7">
        <w:t xml:space="preserve"> probado frente a los ejemplos de entrenamiento para comprobar la efectividad de cada </w:t>
      </w:r>
      <w:r w:rsidR="003B4FC7" w:rsidRPr="003B4FC7">
        <w:rPr>
          <w:i/>
          <w:iCs/>
        </w:rPr>
        <w:t>SVM</w:t>
      </w:r>
      <w:r w:rsidR="003B4FC7">
        <w:rPr>
          <w:i/>
          <w:iCs/>
        </w:rPr>
        <w:t xml:space="preserve"> </w:t>
      </w:r>
      <w:r w:rsidR="003B4FC7">
        <w:t xml:space="preserve">en </w:t>
      </w:r>
      <w:r w:rsidR="00AB2C9D">
        <w:t>el</w:t>
      </w:r>
      <w:r w:rsidR="003B4FC7">
        <w:t xml:space="preserve"> modelo de datos.</w:t>
      </w:r>
    </w:p>
    <w:p w14:paraId="20B5A882" w14:textId="3B064FD5" w:rsidR="006A6E40" w:rsidRDefault="006A6E40" w:rsidP="002A0012">
      <w:pPr>
        <w:pStyle w:val="Ttulo2"/>
        <w:jc w:val="left"/>
      </w:pPr>
      <w:bookmarkStart w:id="12" w:name="_Toc30170219"/>
      <w:r w:rsidRPr="00FC5020">
        <w:t>Resultados</w:t>
      </w:r>
      <w:bookmarkEnd w:id="12"/>
    </w:p>
    <w:p w14:paraId="7C316F73" w14:textId="168E427D" w:rsidR="00BD6987" w:rsidRDefault="00AB2C9D" w:rsidP="00E01DCB">
      <w:pPr>
        <w:spacing w:line="360" w:lineRule="auto"/>
        <w:jc w:val="both"/>
      </w:pPr>
      <w:r>
        <w:t>Hay un total de</w:t>
      </w:r>
      <w:r w:rsidR="00BD6987">
        <w:t xml:space="preserve"> cuatro tipos de gráficas:</w:t>
      </w:r>
    </w:p>
    <w:p w14:paraId="769CBA53" w14:textId="3DBA971E" w:rsid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Matriz de confusión donde se puede ver el </w:t>
      </w:r>
      <w:r w:rsidRPr="00BD6987">
        <w:t xml:space="preserve">desempeño de cada </w:t>
      </w:r>
      <w:proofErr w:type="spellStart"/>
      <w:r w:rsidRPr="00AB2C9D">
        <w:rPr>
          <w:i/>
        </w:rPr>
        <w:t>kernel</w:t>
      </w:r>
      <w:proofErr w:type="spellEnd"/>
      <w:r w:rsidRPr="00BD6987">
        <w:t xml:space="preserve"> que se emplea ha empleado</w:t>
      </w:r>
      <w:r>
        <w:t xml:space="preserve"> (ver </w:t>
      </w:r>
      <w:hyperlink w:anchor="_Support_Vector_Machines." w:history="1">
        <w:r w:rsidR="00AB2C9D" w:rsidRPr="00E01DCB">
          <w:rPr>
            <w:rStyle w:val="Hipervnculo"/>
            <w:b/>
          </w:rPr>
          <w:t>A</w:t>
        </w:r>
        <w:r w:rsidRPr="00E01DCB">
          <w:rPr>
            <w:rStyle w:val="Hipervnculo"/>
            <w:b/>
          </w:rPr>
          <w:t>p</w:t>
        </w:r>
        <w:r w:rsidR="00AB2C9D" w:rsidRPr="00E01DCB">
          <w:rPr>
            <w:rStyle w:val="Hipervnculo"/>
            <w:b/>
          </w:rPr>
          <w:t>é</w:t>
        </w:r>
        <w:r w:rsidRPr="00E01DCB">
          <w:rPr>
            <w:rStyle w:val="Hipervnculo"/>
            <w:b/>
          </w:rPr>
          <w:t>ndice B</w:t>
        </w:r>
      </w:hyperlink>
      <w:r>
        <w:t>)</w:t>
      </w:r>
    </w:p>
    <w:p w14:paraId="66FC24AA" w14:textId="37AE4797" w:rsid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Búsqueda de los valores de </w:t>
      </w:r>
      <w:r w:rsidRPr="00BD6987">
        <w:rPr>
          <w:i/>
          <w:iCs/>
        </w:rPr>
        <w:t>C</w:t>
      </w:r>
      <w:r>
        <w:t xml:space="preserve"> que mejor se adecuan en cada caso (ver </w:t>
      </w:r>
      <w:hyperlink w:anchor="_Support_Vector_Machines._1" w:history="1">
        <w:r w:rsidR="00AB2C9D" w:rsidRPr="00AB2C9D">
          <w:t xml:space="preserve"> </w:t>
        </w:r>
        <w:r w:rsidR="00AB2C9D" w:rsidRPr="00E01DCB">
          <w:rPr>
            <w:rStyle w:val="Hipervnculo"/>
            <w:b/>
          </w:rPr>
          <w:t xml:space="preserve">Apéndice </w:t>
        </w:r>
        <w:r w:rsidRPr="00E01DCB">
          <w:rPr>
            <w:rStyle w:val="Hipervnculo"/>
            <w:b/>
          </w:rPr>
          <w:t>B</w:t>
        </w:r>
      </w:hyperlink>
      <w:r>
        <w:t>).</w:t>
      </w:r>
    </w:p>
    <w:p w14:paraId="5F5C8999" w14:textId="32A7D4EA" w:rsid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Frontera de decisión para ver como se ajustan los valores del </w:t>
      </w:r>
      <w:proofErr w:type="spellStart"/>
      <w:r w:rsidRPr="007F70B9">
        <w:rPr>
          <w:i/>
        </w:rPr>
        <w:t>kernel</w:t>
      </w:r>
      <w:proofErr w:type="spellEnd"/>
      <w:r>
        <w:t xml:space="preserve"> a los ejemplos de entrenamiento, ya que </w:t>
      </w:r>
      <w:r w:rsidR="00AB2C9D">
        <w:t>se partía</w:t>
      </w:r>
      <w:r>
        <w:t xml:space="preserve"> de 20 elementos se ha utilizado la función </w:t>
      </w:r>
      <w:proofErr w:type="spellStart"/>
      <w:r w:rsidRPr="00BD6987">
        <w:rPr>
          <w:i/>
          <w:iCs/>
        </w:rPr>
        <w:t>f_classif</w:t>
      </w:r>
      <w:proofErr w:type="spellEnd"/>
      <w:r>
        <w:rPr>
          <w:i/>
          <w:iCs/>
        </w:rPr>
        <w:t xml:space="preserve"> </w:t>
      </w:r>
      <w:r>
        <w:t xml:space="preserve">de </w:t>
      </w:r>
      <w:proofErr w:type="spellStart"/>
      <w:r w:rsidRPr="00AB2C9D">
        <w:rPr>
          <w:i/>
        </w:rPr>
        <w:t>scikit-learn</w:t>
      </w:r>
      <w:proofErr w:type="spellEnd"/>
      <w:r>
        <w:t xml:space="preserve"> para reducir los atributos a los 2 más significativos obteniendo una visión aproximada de como se ajustan las fronteras de decisión para cada clasificador (ver </w:t>
      </w:r>
      <w:hyperlink w:anchor="_Support_Vector_Machines._2" w:history="1">
        <w:r w:rsidR="00AB2C9D" w:rsidRPr="00AB2C9D">
          <w:t xml:space="preserve"> </w:t>
        </w:r>
        <w:r w:rsidR="00AB2C9D" w:rsidRPr="00E01DCB">
          <w:rPr>
            <w:rStyle w:val="Hipervnculo"/>
            <w:b/>
          </w:rPr>
          <w:t xml:space="preserve">Apéndice </w:t>
        </w:r>
        <w:r w:rsidRPr="00E01DCB">
          <w:rPr>
            <w:rStyle w:val="Hipervnculo"/>
            <w:b/>
          </w:rPr>
          <w:t>B</w:t>
        </w:r>
      </w:hyperlink>
      <w:r>
        <w:t>)</w:t>
      </w:r>
      <w:r w:rsidR="00936FA2">
        <w:t>.</w:t>
      </w:r>
    </w:p>
    <w:p w14:paraId="407A08E1" w14:textId="02786AFE" w:rsidR="00BD6987" w:rsidRP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Desempeño general de las distintas </w:t>
      </w:r>
      <w:r w:rsidRPr="00BD6987">
        <w:rPr>
          <w:i/>
          <w:iCs/>
        </w:rPr>
        <w:t>SVM</w:t>
      </w:r>
      <w:r>
        <w:rPr>
          <w:i/>
          <w:iCs/>
        </w:rPr>
        <w:t xml:space="preserve"> </w:t>
      </w:r>
      <w:r>
        <w:t xml:space="preserve">(ver </w:t>
      </w:r>
      <w:hyperlink w:anchor="_Support_Vector_Machines._3" w:history="1">
        <w:r w:rsidR="00AB2C9D" w:rsidRPr="00AB2C9D">
          <w:t xml:space="preserve"> </w:t>
        </w:r>
        <w:r w:rsidR="00AB2C9D" w:rsidRPr="00E01DCB">
          <w:rPr>
            <w:rStyle w:val="Hipervnculo"/>
            <w:b/>
          </w:rPr>
          <w:t xml:space="preserve">Apéndice </w:t>
        </w:r>
        <w:r w:rsidRPr="00E01DCB">
          <w:rPr>
            <w:rStyle w:val="Hipervnculo"/>
            <w:b/>
          </w:rPr>
          <w:t>B</w:t>
        </w:r>
      </w:hyperlink>
      <w:r>
        <w:t>)</w:t>
      </w:r>
      <w:r w:rsidR="00936FA2">
        <w:t>.</w:t>
      </w:r>
    </w:p>
    <w:p w14:paraId="5AA395F4" w14:textId="753B51EA" w:rsidR="00FA750F" w:rsidRDefault="007F70B9" w:rsidP="007F70B9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Es posible que los resultados no coincidan entre las diversas gráficas debido a que son distintas ejecuciones.</w:t>
      </w:r>
    </w:p>
    <w:p w14:paraId="7FC27690" w14:textId="77777777" w:rsidR="007F70B9" w:rsidRPr="007F70B9" w:rsidRDefault="007F70B9" w:rsidP="007F70B9">
      <w:pPr>
        <w:spacing w:line="360" w:lineRule="auto"/>
        <w:jc w:val="both"/>
        <w:rPr>
          <w:i/>
          <w:iCs/>
          <w:color w:val="595959" w:themeColor="text1" w:themeTint="A6"/>
        </w:rPr>
      </w:pPr>
    </w:p>
    <w:p w14:paraId="168716F2" w14:textId="21424F81" w:rsidR="004D2895" w:rsidRDefault="00FA750F" w:rsidP="002A0012">
      <w:pPr>
        <w:pStyle w:val="Ttulo1"/>
      </w:pPr>
      <w:bookmarkStart w:id="13" w:name="_Toc30170220"/>
      <w:r w:rsidRPr="00112D6F">
        <w:t>Conclusiones</w:t>
      </w:r>
      <w:bookmarkEnd w:id="13"/>
    </w:p>
    <w:p w14:paraId="07F0D472" w14:textId="3D12BEF4" w:rsidR="002A0012" w:rsidRDefault="002A0012" w:rsidP="002A0012"/>
    <w:p w14:paraId="18EBABD3" w14:textId="004A391A" w:rsidR="004D2895" w:rsidRPr="004D2895" w:rsidRDefault="004D2895" w:rsidP="002A0012">
      <w:pPr>
        <w:pStyle w:val="Ttulo1"/>
      </w:pPr>
      <w:bookmarkStart w:id="14" w:name="_Toc30170221"/>
      <w:r w:rsidRPr="004D2895">
        <w:t>Bibliografía</w:t>
      </w:r>
      <w:bookmarkEnd w:id="14"/>
    </w:p>
    <w:p w14:paraId="00CFEFBD" w14:textId="393B5148" w:rsidR="00917A10" w:rsidRPr="00E01DCB" w:rsidRDefault="004D2895" w:rsidP="00E01D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theme="minorHAnsi"/>
          <w:noProof/>
          <w:sz w:val="20"/>
          <w:szCs w:val="24"/>
          <w:lang w:val="en-US"/>
        </w:rPr>
      </w:pPr>
      <w:r w:rsidRPr="00E01DCB">
        <w:rPr>
          <w:rFonts w:cstheme="minorHAnsi"/>
        </w:rPr>
        <w:fldChar w:fldCharType="begin" w:fldLock="1"/>
      </w:r>
      <w:r w:rsidRPr="00E01DCB">
        <w:rPr>
          <w:rFonts w:cstheme="minorHAnsi"/>
        </w:rPr>
        <w:instrText xml:space="preserve">ADDIN Mendeley Bibliography CSL_BIBLIOGRAPHY </w:instrText>
      </w:r>
      <w:r w:rsidRPr="00E01DCB">
        <w:rPr>
          <w:rFonts w:cstheme="minorHAnsi"/>
        </w:rPr>
        <w:fldChar w:fldCharType="separate"/>
      </w:r>
      <w:r w:rsidR="00917A10" w:rsidRPr="00E01DCB">
        <w:rPr>
          <w:rFonts w:cstheme="minorHAnsi"/>
          <w:noProof/>
          <w:sz w:val="20"/>
          <w:szCs w:val="24"/>
        </w:rPr>
        <w:t xml:space="preserve">La paradoja de la elección: por qué nos cuesta decidir. </w:t>
      </w:r>
      <w:r w:rsidR="00917A10" w:rsidRPr="00E01DCB">
        <w:rPr>
          <w:rFonts w:cstheme="minorHAnsi"/>
          <w:noProof/>
          <w:sz w:val="20"/>
          <w:szCs w:val="24"/>
          <w:lang w:val="en-US"/>
        </w:rPr>
        <w:t>(n.d.). Retrieved December 24, 2019, from https://hipertextual.com/2015/07/paradoja-eleccion</w:t>
      </w:r>
    </w:p>
    <w:p w14:paraId="442CE7AC" w14:textId="77777777" w:rsidR="00917A10" w:rsidRPr="00E01DCB" w:rsidRDefault="00917A10" w:rsidP="00E01D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theme="minorHAnsi"/>
          <w:noProof/>
          <w:sz w:val="20"/>
          <w:szCs w:val="24"/>
          <w:lang w:val="en-US"/>
        </w:rPr>
      </w:pPr>
      <w:r w:rsidRPr="00E01DCB">
        <w:rPr>
          <w:rFonts w:cstheme="minorHAnsi"/>
          <w:noProof/>
          <w:sz w:val="20"/>
          <w:szCs w:val="24"/>
          <w:lang w:val="en-US"/>
        </w:rPr>
        <w:t>Matplotlib: Python plotting — Matplotlib 3.1.2 documentation. (n.d.). Retrieved January 10, 2020, from https://matplotlib.org/</w:t>
      </w:r>
    </w:p>
    <w:p w14:paraId="09C08C4D" w14:textId="77777777" w:rsidR="00917A10" w:rsidRPr="00E01DCB" w:rsidRDefault="00917A10" w:rsidP="00E01D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theme="minorHAnsi"/>
          <w:noProof/>
          <w:sz w:val="20"/>
          <w:szCs w:val="24"/>
          <w:lang w:val="en-US"/>
        </w:rPr>
      </w:pPr>
      <w:r w:rsidRPr="00E01DCB">
        <w:rPr>
          <w:rFonts w:cstheme="minorHAnsi"/>
          <w:noProof/>
          <w:sz w:val="20"/>
          <w:szCs w:val="24"/>
          <w:lang w:val="en-US"/>
        </w:rPr>
        <w:t>Mobile Price Classification | Kaggle. (n.d.). Retrieved December 24, 2019, from https://www.kaggle.com/iabhishekofficial/mobile-price-classification</w:t>
      </w:r>
    </w:p>
    <w:p w14:paraId="3AD32A9C" w14:textId="77777777" w:rsidR="00917A10" w:rsidRPr="00E01DCB" w:rsidRDefault="00917A10" w:rsidP="00E01D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theme="minorHAnsi"/>
          <w:noProof/>
          <w:sz w:val="20"/>
          <w:szCs w:val="24"/>
          <w:lang w:val="en-US"/>
        </w:rPr>
      </w:pPr>
      <w:r w:rsidRPr="00E01DCB">
        <w:rPr>
          <w:rFonts w:cstheme="minorHAnsi"/>
          <w:noProof/>
          <w:sz w:val="20"/>
          <w:szCs w:val="24"/>
          <w:lang w:val="en-US"/>
        </w:rPr>
        <w:t>NumPy — NumPy. (n.d.). Retrieved January 10, 2020, from https://numpy.org/</w:t>
      </w:r>
    </w:p>
    <w:p w14:paraId="521664D5" w14:textId="77777777" w:rsidR="00917A10" w:rsidRPr="00E01DCB" w:rsidRDefault="00917A10" w:rsidP="00E01D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theme="minorHAnsi"/>
          <w:noProof/>
          <w:sz w:val="20"/>
          <w:lang w:val="en-US"/>
        </w:rPr>
      </w:pPr>
      <w:r w:rsidRPr="00E01DCB">
        <w:rPr>
          <w:rFonts w:cstheme="minorHAnsi"/>
          <w:noProof/>
          <w:sz w:val="20"/>
          <w:szCs w:val="24"/>
          <w:lang w:val="en-US"/>
        </w:rPr>
        <w:t>SciPy.org — SciPy.org. (n.d.). Retrieved January 10, 2020, from https://www.scipy.org/</w:t>
      </w:r>
    </w:p>
    <w:p w14:paraId="36096FAA" w14:textId="2DE2CC9F" w:rsidR="00FA750F" w:rsidRPr="006A6E40" w:rsidRDefault="004D2895" w:rsidP="00E01DCB">
      <w:pPr>
        <w:jc w:val="both"/>
        <w:rPr>
          <w:lang w:val="en-US"/>
        </w:rPr>
      </w:pPr>
      <w:r w:rsidRPr="00E01DCB">
        <w:rPr>
          <w:rFonts w:cstheme="minorHAnsi"/>
        </w:rPr>
        <w:fldChar w:fldCharType="end"/>
      </w:r>
    </w:p>
    <w:p w14:paraId="79025343" w14:textId="77777777" w:rsidR="002A0012" w:rsidRDefault="002A0012">
      <w:pPr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  <w:lang w:val="en-US"/>
        </w:rPr>
      </w:pPr>
      <w:r>
        <w:rPr>
          <w:lang w:val="en-US"/>
        </w:rPr>
        <w:br w:type="page"/>
      </w:r>
    </w:p>
    <w:p w14:paraId="5D4CF24C" w14:textId="29255461" w:rsidR="00FA750F" w:rsidRPr="002A0012" w:rsidRDefault="002A0012" w:rsidP="002A0012">
      <w:pPr>
        <w:pStyle w:val="Ttulo1"/>
      </w:pPr>
      <w:bookmarkStart w:id="15" w:name="_Toc30170222"/>
      <w:r w:rsidRPr="002A0012">
        <w:lastRenderedPageBreak/>
        <w:t>Ap</w:t>
      </w:r>
      <w:r>
        <w:t>éndices</w:t>
      </w:r>
      <w:bookmarkEnd w:id="15"/>
    </w:p>
    <w:p w14:paraId="0CEFE374" w14:textId="792ED382" w:rsidR="002A0012" w:rsidRDefault="002A0012" w:rsidP="002A0012">
      <w:pPr>
        <w:pStyle w:val="Ttulo2"/>
        <w:jc w:val="left"/>
      </w:pPr>
      <w:bookmarkStart w:id="16" w:name="_Toc30170223"/>
      <w:r>
        <w:t>Apéndice</w:t>
      </w:r>
      <w:r w:rsidRPr="002A0012">
        <w:t xml:space="preserve"> A. Código utilizado</w:t>
      </w:r>
      <w:bookmarkEnd w:id="16"/>
    </w:p>
    <w:p w14:paraId="14752295" w14:textId="36630E51" w:rsidR="008F4373" w:rsidRDefault="008F4373" w:rsidP="0099551D">
      <w:pPr>
        <w:pStyle w:val="Ttulo5"/>
      </w:pPr>
      <w:bookmarkStart w:id="17" w:name="_Código_usado_para"/>
      <w:bookmarkEnd w:id="17"/>
      <w:r w:rsidRPr="0099551D">
        <w:t xml:space="preserve">Código usado para dividir el </w:t>
      </w:r>
      <w:proofErr w:type="spellStart"/>
      <w:r w:rsidRPr="0099551D">
        <w:t>dataset</w:t>
      </w:r>
      <w:proofErr w:type="spellEnd"/>
      <w:r w:rsidRPr="0099551D">
        <w:t xml:space="preserve"> principal</w:t>
      </w:r>
    </w:p>
    <w:p w14:paraId="1E4707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25F36E6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sv</w:t>
      </w:r>
    </w:p>
    <w:p w14:paraId="06E0496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56CCD48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A0C2D5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arga_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033D81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or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3FF6C0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suponemos que siempre trabajaremos con float</w:t>
      </w:r>
    </w:p>
    <w:p w14:paraId="783A50C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ores[</w:t>
      </w:r>
      <w:proofErr w:type="gramEnd"/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</w:t>
      </w:r>
    </w:p>
    <w:p w14:paraId="7039FA52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B450AC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9551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mai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22BA8EC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atos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arga_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train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A03CA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Eliminamos la primera fila con los atributos del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dataset</w:t>
      </w:r>
      <w:proofErr w:type="spellEnd"/>
    </w:p>
    <w:p w14:paraId="2E7872B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D4964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atos)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</w:t>
      </w:r>
      <w:proofErr w:type="gram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2001 casos de entrenamiento</w:t>
      </w:r>
    </w:p>
    <w:p w14:paraId="3F96723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9A99A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gemos el 60% de los datos set de entrenamiento</w:t>
      </w:r>
    </w:p>
    <w:p w14:paraId="4AA481F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*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41BA6B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3D8AD1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A749AE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6666F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otro lado el 20% para el set de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validacion</w:t>
      </w:r>
      <w:proofErr w:type="spellEnd"/>
    </w:p>
    <w:p w14:paraId="42D318F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*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1AF4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5DC75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:n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training+n_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BB5A70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D4AD0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ultimo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el 20% restante para el conjunto de prueba</w:t>
      </w:r>
    </w:p>
    <w:p w14:paraId="23FDB88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validation</w:t>
      </w:r>
      <w:proofErr w:type="spellEnd"/>
    </w:p>
    <w:p w14:paraId="579D29F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5F225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-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</w:t>
      </w:r>
    </w:p>
    <w:p w14:paraId="33B6813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B87C14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train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Training:</w:t>
      </w:r>
    </w:p>
    <w:p w14:paraId="220E46F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Writ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18C43B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B1D47F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Writer.writerow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5DB20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E84A43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validation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Validation:</w:t>
      </w:r>
    </w:p>
    <w:p w14:paraId="019BD53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Writ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524FDB5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9ED7E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Writer.writerow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4CD6D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EC6E8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test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Test:</w:t>
      </w:r>
    </w:p>
    <w:p w14:paraId="745A03A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rocessedTestWriter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processedTest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C4AA469" w14:textId="77777777" w:rsidR="0099551D" w:rsidRPr="00B92A8B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estWriter.writerows</w:t>
      </w:r>
      <w:proofErr w:type="spellEnd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set</w:t>
      </w:r>
      <w:proofErr w:type="spellEnd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6923779" w14:textId="77777777" w:rsidR="0099551D" w:rsidRPr="00B92A8B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01D040E" w14:textId="0A2366C3" w:rsidR="0099551D" w:rsidRPr="00B92A8B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</w:t>
      </w:r>
      <w:proofErr w:type="gramEnd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1290961" w14:textId="0B29FA18" w:rsidR="0099551D" w:rsidRPr="00B92A8B" w:rsidRDefault="0099551D" w:rsidP="0099551D">
      <w:pPr>
        <w:rPr>
          <w:lang w:val="en-US"/>
        </w:rPr>
      </w:pPr>
    </w:p>
    <w:p w14:paraId="646C277C" w14:textId="77777777" w:rsidR="0099551D" w:rsidRPr="00B92A8B" w:rsidRDefault="0099551D" w:rsidP="0099551D">
      <w:pPr>
        <w:rPr>
          <w:lang w:val="en-US"/>
        </w:rPr>
      </w:pPr>
    </w:p>
    <w:p w14:paraId="21675D44" w14:textId="2433A5CD" w:rsidR="0099551D" w:rsidRPr="00AB2C9D" w:rsidRDefault="00344604" w:rsidP="0099551D">
      <w:pPr>
        <w:pStyle w:val="Ttulo5"/>
        <w:rPr>
          <w:rStyle w:val="nfasissutil"/>
          <w:i w:val="0"/>
          <w:iCs w:val="0"/>
          <w:color w:val="auto"/>
        </w:rPr>
      </w:pPr>
      <w:bookmarkStart w:id="18" w:name="_Código_usado_para_1"/>
      <w:bookmarkEnd w:id="18"/>
      <w:r w:rsidRPr="00AB2C9D">
        <w:rPr>
          <w:rStyle w:val="nfasissutil"/>
          <w:i w:val="0"/>
          <w:iCs w:val="0"/>
          <w:color w:val="auto"/>
        </w:rPr>
        <w:t>Código usado para Regresión Logística</w:t>
      </w:r>
    </w:p>
    <w:p w14:paraId="7A8B457C" w14:textId="77777777" w:rsidR="0091784D" w:rsidRPr="00AB2C9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AB2C9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mpor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ump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AB2C9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</w:t>
      </w:r>
      <w:proofErr w:type="spellEnd"/>
    </w:p>
    <w:p w14:paraId="4BF5A5A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29E0B80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inimize</w:t>
      </w:r>
    </w:p>
    <w:p w14:paraId="2D00E5D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mpor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th</w:t>
      </w:r>
      <w:proofErr w:type="spellEnd"/>
    </w:p>
    <w:p w14:paraId="167F631F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00A5E3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18CC9E6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             FUNCIONES BASICAS          #################</w:t>
      </w:r>
    </w:p>
    <w:p w14:paraId="7CE4862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65FBE96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C36D14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igmoide """</w:t>
      </w:r>
    </w:p>
    <w:p w14:paraId="2E07E3C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FBAA96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sigmoi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z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701B94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+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exp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-z))</w:t>
      </w:r>
    </w:p>
    <w:p w14:paraId="582D78C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</w:t>
      </w:r>
      <w:proofErr w:type="spellEnd"/>
    </w:p>
    <w:p w14:paraId="637FA65C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31E147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coste de un determinado conjunto de ejemplos """</w:t>
      </w:r>
    </w:p>
    <w:p w14:paraId="24046C3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8B8DA1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o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693893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503A2D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X, Theta))</w:t>
      </w:r>
    </w:p>
    <w:p w14:paraId="178A5A1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ADD06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coste sin el termino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74201EC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rm1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-Y.T, np.log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0F48EC8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rm2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Y).T, np.log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BA751E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CFE211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termin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1C47B00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_ter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m)) *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su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squar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)</w:t>
      </w:r>
    </w:p>
    <w:p w14:paraId="05395D2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4B8769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Calcul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 del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coste</w:t>
      </w:r>
      <w:proofErr w:type="spellEnd"/>
    </w:p>
    <w:p w14:paraId="33AB5B2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ost = (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rm1 - term2) / m) +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</w:t>
      </w:r>
      <w:proofErr w:type="spellEnd"/>
    </w:p>
    <w:p w14:paraId="4FD3984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3863B8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</w:t>
      </w:r>
      <w:proofErr w:type="spellEnd"/>
    </w:p>
    <w:p w14:paraId="4FA6926B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44BED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gradiente de un determinado conjunto de ejemplos """</w:t>
      </w:r>
    </w:p>
    <w:p w14:paraId="2FEA321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691265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9791DC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678B91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X, Theta))</w:t>
      </w:r>
    </w:p>
    <w:p w14:paraId="2061274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A2CC80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gradiente sin el termino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33028A5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(reg / m) * (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[</w:t>
      </w:r>
      <w:proofErr w:type="gramEnd"/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</w:t>
      </w:r>
    </w:p>
    <w:p w14:paraId="0381DE4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385BB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termin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1523A89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m) *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do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T, 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- Y))</w:t>
      </w:r>
    </w:p>
    <w:p w14:paraId="14068C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A53A0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gradiente</w:t>
      </w:r>
    </w:p>
    <w:p w14:paraId="554C077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proofErr w:type="gramEnd"/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_term</w:t>
      </w:r>
      <w:proofErr w:type="spellEnd"/>
    </w:p>
    <w:p w14:paraId="60C79F9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54286F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</w:p>
    <w:p w14:paraId="4440E8DB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931F0B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lastRenderedPageBreak/>
        <w:t>""" Devuelve el coste y el gradiente """</w:t>
      </w:r>
    </w:p>
    <w:p w14:paraId="5BEBE66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3F211E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8A5654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s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, X, Y, reg), f_gradient(Theta, X, Y, reg)</w:t>
      </w:r>
    </w:p>
    <w:p w14:paraId="7C2BC5AF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4BC9E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148C879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   FUNCIONES USADAS PARA EL ENTRENAMIENTO   ###############</w:t>
      </w:r>
    </w:p>
    <w:p w14:paraId="6E3A974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#######################################################################</w:t>
      </w:r>
    </w:p>
    <w:p w14:paraId="58CB50F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AED240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um_to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68B679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ray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Y == n) *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12309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DE02E0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51F27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ewY</w:t>
      </w:r>
      <w:proofErr w:type="spellEnd"/>
    </w:p>
    <w:p w14:paraId="7ECED2A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F746FA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Theta </w:t>
      </w:r>
      <w:proofErr w:type="spellStart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optimo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"""</w:t>
      </w:r>
    </w:p>
    <w:p w14:paraId="10ECB7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44F6FC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optimize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67F9F1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90672D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6FB0B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62DC236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imize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co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246A04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reg)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f_gradient)</w:t>
      </w:r>
    </w:p>
    <w:p w14:paraId="5A7F7B5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s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67AA9CC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imize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co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174C792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reg)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)</w:t>
      </w:r>
    </w:p>
    <w:p w14:paraId="6BD062E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46EDEF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optTheta.x</w:t>
      </w:r>
      <w:proofErr w:type="spellEnd"/>
    </w:p>
    <w:p w14:paraId="1C6C28E9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C6A263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elecciona el mejor termino de regularizacion de una tupla de posibles valores """</w:t>
      </w:r>
    </w:p>
    <w:p w14:paraId="0F4824C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B8C82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ambda_term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lectio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4E4624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ray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</w:t>
      </w:r>
    </w:p>
    <w:p w14:paraId="189B284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36496D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14FA88C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6A5ECEC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22F8BD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0515D33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reg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154995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58C10A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966986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, n)</w:t>
      </w:r>
    </w:p>
    <w:p w14:paraId="2FF2605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n)</w:t>
      </w:r>
    </w:p>
    <w:p w14:paraId="0065F1A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1F4283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Theta = get_optimize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newY, reg, comp_method, use_jac)</w:t>
      </w:r>
    </w:p>
    <w:p w14:paraId="6EB6FD8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28F37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+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, X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)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7110AC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error_val[i] += f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, X_val, newY_val, reg)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53D63E9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D2C14B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raw_lambda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, error_train, error_val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)</w:t>
      </w:r>
    </w:p>
    <w:p w14:paraId="7F22FBC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7C22F36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_err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1784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nf"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E1F53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891D9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1D41F9B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h.isnan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error_val[i])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n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error_val[i] &lt; min_error:</w:t>
      </w:r>
    </w:p>
    <w:p w14:paraId="07148CE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in_err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i]</w:t>
      </w:r>
    </w:p>
    <w:p w14:paraId="3A6E946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F40BB8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6781D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best_lambda</w:t>
      </w:r>
      <w:proofErr w:type="spellEnd"/>
    </w:p>
    <w:p w14:paraId="6AECCD60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98FC58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Entrena los clasificadores de cada clase """</w:t>
      </w:r>
    </w:p>
    <w:p w14:paraId="3B99840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B6A5B3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neVsAl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um_of_price_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0A3AAEB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Numero de propiedades de los ejemplos</w:t>
      </w:r>
    </w:p>
    <w:p w14:paraId="084E6D5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3C6676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7A5D8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Resul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of_price_rang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n))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4, 21)</w:t>
      </w:r>
    </w:p>
    <w:p w14:paraId="4A62958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0E35B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of_price_rang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32F0AF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Se obtiene una nueva "y" donde se indica si el ejemplo</w:t>
      </w:r>
    </w:p>
    <w:p w14:paraId="0EC37D2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j-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esim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ertence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a dicha clase o no.</w:t>
      </w:r>
    </w:p>
    <w:p w14:paraId="7CA4B3C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590DF9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DF3E1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Resul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optimize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</w:p>
    <w:p w14:paraId="5C5E9B3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X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ravel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3475DED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F348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tResult</w:t>
      </w:r>
      <w:proofErr w:type="spellEnd"/>
    </w:p>
    <w:p w14:paraId="183BF69A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F70328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la </w:t>
      </w:r>
      <w:proofErr w:type="spellStart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recision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"""</w:t>
      </w:r>
    </w:p>
    <w:p w14:paraId="1E4F7B4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A390D8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t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29C92A3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ciertos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2564897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m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shape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: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ara cada ejemplo de entrenamiento</w:t>
      </w:r>
    </w:p>
    <w:p w14:paraId="1CF9A69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b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-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3079CAD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index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4B66C8C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j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heta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: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nemos a prueba cada clasificador</w:t>
      </w:r>
    </w:p>
    <w:p w14:paraId="413283F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sul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do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heta[j], X[m]))</w:t>
      </w:r>
    </w:p>
    <w:p w14:paraId="49FD819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gram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sult &gt;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D62003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result</w:t>
      </w:r>
    </w:p>
    <w:p w14:paraId="53AED67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index = j</w:t>
      </w:r>
    </w:p>
    <w:p w14:paraId="756715B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EB99A1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f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index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= Y[m]):</w:t>
      </w:r>
    </w:p>
    <w:p w14:paraId="015991F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aciertos +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6441853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0A1BDE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un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ierto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7FED0B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9A8E4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</w:p>
    <w:p w14:paraId="3550BBF8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47D6D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lambda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ue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mbda_value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tra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0099CF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6BD8A09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alue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96161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alue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--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8DABB7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\lambda$ value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A576E6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73202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$\lambda$ value for method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}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49DDB0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scal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g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E955A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legend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60875F33" w14:textId="77777777" w:rsidR="0091784D" w:rsidRPr="00AB2C9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445C1393" w14:textId="77777777" w:rsidR="0091784D" w:rsidRPr="00AB2C9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B67C56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lastRenderedPageBreak/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gistic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egressio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es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tes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70C891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_lambda = lambda_term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tion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X_val, Y_val, method, jac)</w:t>
      </w:r>
    </w:p>
    <w:p w14:paraId="36F4D3B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neVsAl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method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ja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96AAD2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pri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proofErr w:type="gramEnd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método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{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ethod</w:t>
      </w:r>
      <w:proofErr w:type="spellEnd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}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terminado con éxito!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C82A32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F8BE8C9" w14:textId="77777777" w:rsidR="0091784D" w:rsidRPr="00AB2C9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C6C7692" w14:textId="0AB2A96C" w:rsidR="0099551D" w:rsidRPr="000977AF" w:rsidRDefault="0099551D" w:rsidP="0099551D">
      <w:pPr>
        <w:rPr>
          <w:lang w:val="en-US"/>
        </w:rPr>
      </w:pPr>
    </w:p>
    <w:p w14:paraId="7ABFF34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ticker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uncFormatter</w:t>
      </w:r>
      <w:proofErr w:type="spellEnd"/>
    </w:p>
    <w:p w14:paraId="30E3D63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31714F2A" w14:textId="77777777" w:rsid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832774" w14:textId="0E320EE0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B8D5D0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09362E0F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logistica</w:t>
      </w:r>
      <w:proofErr w:type="spellEnd"/>
    </w:p>
    <w:p w14:paraId="7E91B37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9FAB8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26847A9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Theta: (n + 1, 1)</w:t>
      </w:r>
    </w:p>
    <w:p w14:paraId="4360BCB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X: (m, n + 1)</w:t>
      </w:r>
    </w:p>
    <w:p w14:paraId="71339C1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Y: (m, 1)</w:t>
      </w:r>
    </w:p>
    <w:p w14:paraId="63F88E6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517CC489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8CACE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1D24B2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B98D45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gularized Logistic Regression with $\lambda$ = 1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11776B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gorithm method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C31DAD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FA44E7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639442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im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03B7E1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560471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993187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bar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d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1D628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ticks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115A50E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50DD8E2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eigh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A3FDE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annotat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%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54518C6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rect.get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rect.get_width() /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eight /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5783DEF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text</w:t>
      </w:r>
      <w:proofErr w:type="spellEnd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790DDFF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coord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4558A4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v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ttom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lor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proofErr w:type="gramEnd"/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00A5A7C6" w14:textId="77777777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eigh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l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E220755" w14:textId="77777777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2A802EC2" w14:textId="77777777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28E96A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rga un fichero ".</w:t>
      </w:r>
      <w:proofErr w:type="spellStart"/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sv</w:t>
      </w:r>
      <w:proofErr w:type="spellEnd"/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" y devuelve los datos</w:t>
      </w:r>
    </w:p>
    <w:p w14:paraId="03356347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22E448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407CF8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2AB2434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3CB68E3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83967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C314B4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an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A226F43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X - mu</w:t>
      </w:r>
    </w:p>
    <w:p w14:paraId="2613303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2D5D6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td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C655E28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sigma</w:t>
      </w:r>
    </w:p>
    <w:p w14:paraId="07DA1CA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89A003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</w:p>
    <w:p w14:paraId="1BCC642A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2B674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B25648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elet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048EA48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</w:t>
      </w:r>
    </w:p>
    <w:p w14:paraId="6F4A90D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insert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1)</w:t>
      </w:r>
    </w:p>
    <w:p w14:paraId="1AA3014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,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7A75397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2B66C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621379A6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2EB18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A5DEBF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rain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0329E6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F495CF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est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2241AB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21A35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B8417C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8FDDD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B3D763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FEBF26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g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09BFCAC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D2772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fgs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2E31E49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B1C45E2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_bfgs_b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16B1C9B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D9355E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nc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5854620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840925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lsqp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203ABC2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850953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677F95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sion = [cg_precission, bfgs_precission, l_bfgs_b_precission, tnc_precission, slsqp_precission]</w:t>
      </w:r>
    </w:p>
    <w:p w14:paraId="13A4C96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CF75F8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0B86CC9" w14:textId="77777777" w:rsid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C15E5B" w14:textId="2C8BF811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74DA226" w14:textId="77777777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31A593F" w14:textId="77777777" w:rsidR="00F55BF6" w:rsidRPr="00AB2C9D" w:rsidRDefault="00F55BF6" w:rsidP="0099551D">
      <w:pPr>
        <w:rPr>
          <w:lang w:val="en-US"/>
        </w:rPr>
      </w:pPr>
    </w:p>
    <w:p w14:paraId="22CAE737" w14:textId="4F1E212B" w:rsidR="0099551D" w:rsidRPr="00AB2C9D" w:rsidRDefault="0099551D" w:rsidP="0099551D">
      <w:pPr>
        <w:pStyle w:val="Ttulo5"/>
        <w:rPr>
          <w:lang w:val="en-US"/>
        </w:rPr>
      </w:pPr>
      <w:bookmarkStart w:id="19" w:name="_Código_usado_para_2"/>
      <w:bookmarkEnd w:id="19"/>
      <w:r w:rsidRPr="00AB2C9D">
        <w:rPr>
          <w:lang w:val="en-US"/>
        </w:rPr>
        <w:t xml:space="preserve">Código </w:t>
      </w:r>
      <w:proofErr w:type="spellStart"/>
      <w:r w:rsidRPr="00AB2C9D">
        <w:rPr>
          <w:lang w:val="en-US"/>
        </w:rPr>
        <w:t>usado</w:t>
      </w:r>
      <w:proofErr w:type="spellEnd"/>
      <w:r w:rsidRPr="00AB2C9D">
        <w:rPr>
          <w:lang w:val="en-US"/>
        </w:rPr>
        <w:t xml:space="preserve"> para Redes </w:t>
      </w:r>
      <w:proofErr w:type="spellStart"/>
      <w:r w:rsidRPr="00AB2C9D">
        <w:rPr>
          <w:lang w:val="en-US"/>
        </w:rPr>
        <w:t>Neuronales</w:t>
      </w:r>
      <w:proofErr w:type="spellEnd"/>
    </w:p>
    <w:p w14:paraId="6022C70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313994E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</w:t>
      </w:r>
    </w:p>
    <w:p w14:paraId="09135C4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pyplot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t</w:t>
      </w:r>
    </w:p>
    <w:p w14:paraId="46C9011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</w:t>
      </w:r>
    </w:p>
    <w:p w14:paraId="283C9B2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cipy.io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avemat</w:t>
      </w:r>
    </w:p>
    <w:p w14:paraId="3818733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09F01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Función sigmoide</w:t>
      </w:r>
    </w:p>
    <w:p w14:paraId="214C385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igmoi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z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0419110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np.exp(-z))</w:t>
      </w:r>
    </w:p>
    <w:p w14:paraId="50AE393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D4E0D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derivada de la función sigmoide</w:t>
      </w:r>
    </w:p>
    <w:p w14:paraId="6FC39D3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er_sigmoi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z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E72DE0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sigmoid(z) *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sigmoid(z)))</w:t>
      </w:r>
    </w:p>
    <w:p w14:paraId="57BDBD3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0FCF2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</w:t>
      </w:r>
      <w:proofErr w:type="spellStart"/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áculo</w:t>
      </w:r>
      <w:proofErr w:type="spellEnd"/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l coste no regularizado</w:t>
      </w:r>
    </w:p>
    <w:p w14:paraId="6A8BCB0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0E5402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lastRenderedPageBreak/>
        <w:t>def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coste_no_</w:t>
      </w:r>
      <w:proofErr w:type="gram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eg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m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0FF9025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J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5EDCB1C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m):</w:t>
      </w:r>
    </w:p>
    <w:p w14:paraId="539D132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J += np.sum(-y[i] * np.log(h[i]) \</w:t>
      </w:r>
    </w:p>
    <w:p w14:paraId="4BF3D22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-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y[i]) * np.log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h[i]))</w:t>
      </w:r>
    </w:p>
    <w:p w14:paraId="63D1CAA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J / m)</w:t>
      </w:r>
    </w:p>
    <w:p w14:paraId="02575FA1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CFC4E7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l coste regularizado</w:t>
      </w:r>
    </w:p>
    <w:p w14:paraId="265C420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0E5402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f_</w:t>
      </w:r>
      <w:proofErr w:type="gram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cost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m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reg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C5D892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e_no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, h, Y) + </w:t>
      </w:r>
    </w:p>
    <w:p w14:paraId="6B63F7C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reg /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m)) * </w:t>
      </w:r>
    </w:p>
    <w:p w14:paraId="75269B1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np.sum(np.square(theta1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 + </w:t>
      </w:r>
    </w:p>
    <w:p w14:paraId="6518819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np.sum(np.square(theta2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)))</w:t>
      </w:r>
    </w:p>
    <w:p w14:paraId="782F8B23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2F9BA6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 una matriz de pesos aleatorios</w:t>
      </w:r>
    </w:p>
    <w:p w14:paraId="5170981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dom_weigh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_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_ou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788B88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ini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2</w:t>
      </w:r>
    </w:p>
    <w:p w14:paraId="031BCFA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 = np.random.uniform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w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-ini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gh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ini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L_out, L_in))</w:t>
      </w:r>
    </w:p>
    <w:p w14:paraId="5CFA5E3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FD12F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 = np.hstack((np.ones((theta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, theta))</w:t>
      </w:r>
    </w:p>
    <w:p w14:paraId="06CD53F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E19FF9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heta</w:t>
      </w:r>
    </w:p>
    <w:p w14:paraId="166F492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563C5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um_to_vect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555303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enN =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)</w:t>
      </w:r>
    </w:p>
    <w:p w14:paraId="602795A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 = n.ravel()</w:t>
      </w:r>
    </w:p>
    <w:p w14:paraId="69A61D0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_onehot = np.zeros((lenN, output_layer))</w:t>
      </w:r>
    </w:p>
    <w:p w14:paraId="24B4C08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enN):</w:t>
      </w:r>
    </w:p>
    <w:p w14:paraId="454AE83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n_onehot[i][</w:t>
      </w:r>
      <w:r w:rsidRPr="000E5402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[i])]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65BB526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E55441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_onehot</w:t>
      </w:r>
      <w:proofErr w:type="spellEnd"/>
    </w:p>
    <w:p w14:paraId="0822C855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96C166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elecciona el mejor termino de regularizacion de una tupla de posibles valores """</w:t>
      </w:r>
    </w:p>
    <w:p w14:paraId="02A4701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ambda_term_selectio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n_param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oneho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\</w:t>
      </w:r>
    </w:p>
    <w:p w14:paraId="796D1A2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_oneho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991A81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 = 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ray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3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</w:t>
      </w:r>
    </w:p>
    <w:p w14:paraId="13EB057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A3DE1D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730E3B7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040B305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C49A4B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ambda_vec)):</w:t>
      </w:r>
    </w:p>
    <w:p w14:paraId="7040BBA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reg = lambda_vec[i]</w:t>
      </w:r>
    </w:p>
    <w:p w14:paraId="7E6CA25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9D540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 = get_optimize_theta(nn_params, input_layer, hidden_layer, \</w:t>
      </w:r>
    </w:p>
    <w:p w14:paraId="36AE4C3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utput_layer, X, Y_onehot, reg, comp_method, use_jac)</w:t>
      </w:r>
    </w:p>
    <w:p w14:paraId="57AEBD7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5A8204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liegue de </w:t>
      </w:r>
      <w:proofErr w:type="spellStart"/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arams_rn</w:t>
      </w:r>
      <w:proofErr w:type="spellEnd"/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para sacar las Thetas</w:t>
      </w:r>
    </w:p>
    <w:p w14:paraId="7DEB22A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np.reshape(Theta.x[: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409D38D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(hidden_layer,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6A9B21D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C6D3D3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2 = np.reshape(Theta.x[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65D2759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(output_layer, (hidden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55F52EE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15AEC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a1, z2, a2, z3, h = forward_propagate(X, theta1, theta2)</w:t>
      </w:r>
    </w:p>
    <w:p w14:paraId="6CDF1E7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train[i] = f_cost(X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h, Y_onehot, reg, theta1, theta2)</w:t>
      </w:r>
    </w:p>
    <w:p w14:paraId="469FFBE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902DA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, z2, a2, z3, h_val = forward_propagate(X_val, theta1, theta2) </w:t>
      </w:r>
    </w:p>
    <w:p w14:paraId="7033495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val[i] = f_cost(X_val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h_val, Y_val_onehot, reg, theta1, theta2)</w:t>
      </w:r>
    </w:p>
    <w:p w14:paraId="7A92406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7BD115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draw_lambda_values(lambda_vec, error_train, error_val, method=comp_method)</w:t>
      </w:r>
    </w:p>
    <w:p w14:paraId="0B5049A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_lambda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22261A8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in_error = </w:t>
      </w:r>
      <w:r w:rsidRPr="000E5402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nf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AD39F5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3952D6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ambda_vec)):</w:t>
      </w:r>
    </w:p>
    <w:p w14:paraId="5CFB2C2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.isnan(error_val[i])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n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error_val[i] &lt; min_error:</w:t>
      </w:r>
    </w:p>
    <w:p w14:paraId="2ADA5B7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in_erro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i]</w:t>
      </w:r>
    </w:p>
    <w:p w14:paraId="15F3C90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 = lambda_vec[i]</w:t>
      </w:r>
    </w:p>
    <w:p w14:paraId="4473375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31E770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best_lambda</w:t>
      </w:r>
    </w:p>
    <w:p w14:paraId="12C9BF8F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C68D4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optimize_thet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n_param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oneho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C264C0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initial_theta = np.zeros((X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243ECE8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86F1A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Obtención de los pesos óptimos entrenando una red con los pesos aleatorios</w:t>
      </w:r>
    </w:p>
    <w:p w14:paraId="0BF18C3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use_jac:</w:t>
      </w:r>
    </w:p>
    <w:p w14:paraId="4C9D70E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ptTheta = opt.minimize(</w:t>
      </w:r>
    </w:p>
    <w:p w14:paraId="4F00191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backprop,</w:t>
      </w:r>
    </w:p>
    <w:p w14:paraId="51D0624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nn_params, </w:t>
      </w:r>
    </w:p>
    <w:p w14:paraId="4256F11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input_layer, hidden_layer, output_layer, X, Y_onehot, reg), </w:t>
      </w:r>
    </w:p>
    <w:p w14:paraId="1C6CF60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, </w:t>
      </w:r>
    </w:p>
    <w:p w14:paraId="1B26194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1FA4398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on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{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axite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)</w:t>
      </w:r>
    </w:p>
    <w:p w14:paraId="7A405C4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s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1221781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ptTheta = opt.minimize(</w:t>
      </w:r>
    </w:p>
    <w:p w14:paraId="290827A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backprop, </w:t>
      </w:r>
    </w:p>
    <w:p w14:paraId="38E6E93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nn_params, </w:t>
      </w:r>
    </w:p>
    <w:p w14:paraId="0D8DED3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input_layer, hidden_layer, output_layer, X, Y_onehot, reg), </w:t>
      </w:r>
    </w:p>
    <w:p w14:paraId="18D2826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,</w:t>
      </w:r>
    </w:p>
    <w:p w14:paraId="5EE20D2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on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{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axite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)</w:t>
      </w:r>
    </w:p>
    <w:p w14:paraId="211E5EB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236C8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optTheta</w:t>
      </w:r>
      <w:proofErr w:type="spellEnd"/>
    </w:p>
    <w:p w14:paraId="5B06D0F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F8BFC8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"Y" a partir de una X y no unos pesos determinados</w:t>
      </w:r>
    </w:p>
    <w:p w14:paraId="2863D4F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orward_propagat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8ED95E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X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</w:p>
    <w:p w14:paraId="6D9C325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43ACF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 = np.hstack([np.ones([m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X])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401)</w:t>
      </w:r>
    </w:p>
    <w:p w14:paraId="6B4E46B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2 = np.dot(a1, theta1.T)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5)</w:t>
      </w:r>
    </w:p>
    <w:p w14:paraId="34FC621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14B73B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2 = np.hstack([np.ones([m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sigmoid(z2)])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6)</w:t>
      </w:r>
    </w:p>
    <w:p w14:paraId="56A2A37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3 = np.dot(a2, theta2.T)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38652B3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3714C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 = sigmoid(z3)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0823DFB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349704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a1, z2, a2, z3, h</w:t>
      </w:r>
    </w:p>
    <w:p w14:paraId="1364371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6A35B0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el coste y el gradiente de una red neuronal de dos capas</w:t>
      </w:r>
    </w:p>
    <w:p w14:paraId="43E71EC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backprop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rams_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   </w:t>
      </w:r>
    </w:p>
    <w:p w14:paraId="1494F4A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shap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317AE9F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536E51C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liegue de </w:t>
      </w:r>
      <w:proofErr w:type="spellStart"/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arams_rn</w:t>
      </w:r>
      <w:proofErr w:type="spellEnd"/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para sacar las Thetas</w:t>
      </w:r>
    </w:p>
    <w:p w14:paraId="4A44A0E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np.reshape(params_rn[: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45DD94A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(hidden_layer,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609DE47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451F8A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np.reshape(params_rn[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77BDEA1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output_layer, (hidden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4BC9C3F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66F349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, z2, a2, z3, h = forward_propagate(X, theta1, theta2)  </w:t>
      </w:r>
    </w:p>
    <w:p w14:paraId="4341739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0FCA04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e = f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(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, h, y, reg, theta1, theta2)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ste regularizado</w:t>
      </w:r>
    </w:p>
    <w:p w14:paraId="369CB82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5508DA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ción de dos matrices "delta" a 0 con el tamaño de los thethas respectivos</w:t>
      </w:r>
    </w:p>
    <w:p w14:paraId="6E56F3F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1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_like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1)</w:t>
      </w:r>
    </w:p>
    <w:p w14:paraId="18DA42B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_like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2)</w:t>
      </w:r>
    </w:p>
    <w:p w14:paraId="083D52C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39E356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cada ejemplo</w:t>
      </w:r>
    </w:p>
    <w:p w14:paraId="57745DD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m):</w:t>
      </w:r>
    </w:p>
    <w:p w14:paraId="26416A6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t = a1[t, :]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401)</w:t>
      </w:r>
    </w:p>
    <w:p w14:paraId="369CEFE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2t = a2[t, :]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26)</w:t>
      </w:r>
    </w:p>
    <w:p w14:paraId="3DAD3B8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t = h[t, :]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10)</w:t>
      </w:r>
    </w:p>
    <w:p w14:paraId="39D086A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yt = y[t]</w:t>
      </w:r>
    </w:p>
    <w:p w14:paraId="0FC97BE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FA2DCE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3t = ht - yt</w:t>
      </w:r>
    </w:p>
    <w:p w14:paraId="660071A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2t = np.dot(theta2.T, d3t) * (a2t *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a2t))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26)</w:t>
      </w:r>
    </w:p>
    <w:p w14:paraId="3A155D0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9DA57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elta1 = delta1 + np.dot(d2t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, np.newaxis], a1t[np.newaxis, :])</w:t>
      </w:r>
    </w:p>
    <w:p w14:paraId="1AE17F4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elta2 = delta2 + np.dot(d3t[:, np.newaxis], a2t[np.newaxis, :])</w:t>
      </w:r>
    </w:p>
    <w:p w14:paraId="57DB9CD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1D58E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elta1 = delta1 / m</w:t>
      </w:r>
    </w:p>
    <w:p w14:paraId="43E8332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 = delta2 / m</w:t>
      </w:r>
    </w:p>
    <w:p w14:paraId="3DFEBFC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10FE4A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Gradiente perteneciente a cada delta</w:t>
      </w:r>
    </w:p>
    <w:p w14:paraId="09C3865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1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:,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delta1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theta1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 / m</w:t>
      </w:r>
    </w:p>
    <w:p w14:paraId="2D0600A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:,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delta2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theta2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 / m</w:t>
      </w:r>
    </w:p>
    <w:p w14:paraId="5A53542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49D0BF2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ncatenación de los gradientes</w:t>
      </w:r>
    </w:p>
    <w:p w14:paraId="68410FB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concatenat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ravel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elta1)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ravel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elta2)))</w:t>
      </w:r>
    </w:p>
    <w:p w14:paraId="2305625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09B2CB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coste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</w:t>
      </w:r>
      <w:proofErr w:type="spellEnd"/>
    </w:p>
    <w:p w14:paraId="7C0EC19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25B3A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precisión</w:t>
      </w:r>
    </w:p>
    <w:p w14:paraId="0A69891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0E5402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testClassificato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0DBD5AD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ciertos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34531DB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h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:</w:t>
      </w:r>
    </w:p>
    <w:p w14:paraId="73A791A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np.argmax(h[i])</w:t>
      </w:r>
    </w:p>
    <w:p w14:paraId="7E8B98E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75725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= Y[i]:</w:t>
      </w:r>
    </w:p>
    <w:p w14:paraId="50AF614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aciertos +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733377B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84BE0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ion =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un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aciertos / h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A4FC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ecision</w:t>
      </w:r>
    </w:p>
    <w:p w14:paraId="6A538B9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21E005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ining_neural_network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es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tes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\</w:t>
      </w:r>
    </w:p>
    <w:p w14:paraId="73FFA1B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mp_method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use_jac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0EC6F8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Transforma Y en un vector</w:t>
      </w:r>
    </w:p>
    <w:p w14:paraId="797E895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 = num_to_vector(Y, output_layer)</w:t>
      </w:r>
    </w:p>
    <w:p w14:paraId="0667DAE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_val_onehot = num_to_vector(Y_val, output_layer)</w:t>
      </w:r>
    </w:p>
    <w:p w14:paraId="5944780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BE58C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ción de dos matrices de pesos de manera aleatoria</w:t>
      </w:r>
    </w:p>
    <w:p w14:paraId="4B616E4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random_weight(input_layer, hidden_layer)</w:t>
      </w:r>
    </w:p>
    <w:p w14:paraId="73D0E11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random_weight(hidden_layer, output_layer)</w:t>
      </w:r>
    </w:p>
    <w:p w14:paraId="2F58829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196436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rea una lista de Thetas</w:t>
      </w:r>
    </w:p>
    <w:p w14:paraId="2CA4A5E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Thetas = [Theta1, Theta2]</w:t>
      </w:r>
    </w:p>
    <w:p w14:paraId="437C6C1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74BE03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ncatenación de las matrices de pesos en un solo vector</w:t>
      </w:r>
    </w:p>
    <w:p w14:paraId="54E63FE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rolled_Thetas = [Thetas[i].ravel()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,_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enumerat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s)]</w:t>
      </w:r>
    </w:p>
    <w:p w14:paraId="202D6BA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n_params = np.concatenate(unrolled_Thetas)</w:t>
      </w:r>
    </w:p>
    <w:p w14:paraId="098812D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447201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g = lambda_term_selection(nn_params, input_layer, hidden_layer, output_layer, \</w:t>
      </w:r>
    </w:p>
    <w:p w14:paraId="77A6DA5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_onehot, X_val, Y_val_onehot, comp_method, use_jac)</w:t>
      </w:r>
    </w:p>
    <w:p w14:paraId="5713EA9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1C782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ptTheta = get_optimize_theta(nn_params, input_layer, hidden_layer, \</w:t>
      </w:r>
    </w:p>
    <w:p w14:paraId="093A585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utput_layer, X, Y_onehot, reg, comp_method, use_jac)</w:t>
      </w:r>
    </w:p>
    <w:p w14:paraId="1E5B07B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43239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glose de los pesos óptimos en dos matrices</w:t>
      </w:r>
    </w:p>
    <w:p w14:paraId="1BB8145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Theta1 = np.reshape(optTheta.x[: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7FF237C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hidden_layer,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0A53DBF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2B400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ewTheta2 = np.reshape(optTheta.x[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6C43C1C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output_layer, (hidden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7E6CDCF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6586B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savemat("weights.mat", {'Theta1': newTheta1, 'Theta2': newTheta2})</w:t>
      </w:r>
    </w:p>
    <w:p w14:paraId="1EEEAB2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52883E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H, resultado de la red al usar los pesos óptimos</w:t>
      </w:r>
    </w:p>
    <w:p w14:paraId="3E59307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1, z2, a2, z3, h = forward_propagate(X_test, newTheta1, newTheta2) </w:t>
      </w:r>
    </w:p>
    <w:p w14:paraId="7EA57FF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</w:p>
    <w:p w14:paraId="2E2A7FF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precisión</w:t>
      </w:r>
    </w:p>
    <w:p w14:paraId="2F7D10B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Classificato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est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BF6DCF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8891C6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lambda_value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mbda_value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tra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va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F132EF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figure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5DFDF00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plot(lambda_values, error_val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1EE3A1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plot(lambda_values, error_train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--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38A19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label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\lambda$ value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9BC7B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abel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14A8C1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$\lambda$ value for method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thod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}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EDB79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scale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g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1A9A04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legend()</w:t>
      </w:r>
    </w:p>
    <w:p w14:paraId="5377B8D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32FBB8A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1EB56B2" w14:textId="291B7AF2" w:rsidR="0099551D" w:rsidRPr="00AB2C9D" w:rsidRDefault="0099551D" w:rsidP="0099551D">
      <w:bookmarkStart w:id="20" w:name="_GoBack"/>
      <w:bookmarkEnd w:id="20"/>
    </w:p>
    <w:p w14:paraId="1F62D48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2D80C57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40235DF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27D78A8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</w:t>
      </w:r>
    </w:p>
    <w:p w14:paraId="12E9CAF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ural_network</w:t>
      </w:r>
      <w:proofErr w:type="spellEnd"/>
    </w:p>
    <w:p w14:paraId="2E1D080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AC8DBC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76A3BA0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2497D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3 </w:t>
      </w:r>
      <w:proofErr w:type="spellStart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apas</w:t>
      </w:r>
      <w:proofErr w:type="spellEnd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:</w:t>
      </w:r>
    </w:p>
    <w:p w14:paraId="50E2630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lastRenderedPageBreak/>
        <w:t>   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+ 20 en la primera capa (la primera siempre fijada +1)</w:t>
      </w:r>
    </w:p>
    <w:p w14:paraId="17FE05C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+ 8 en la capa oculta</w:t>
      </w:r>
    </w:p>
    <w:p w14:paraId="07303B9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+ 4 en la de salida</w:t>
      </w:r>
    </w:p>
    <w:p w14:paraId="606A242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2FAF83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heta1 de </w:t>
      </w:r>
      <w:proofErr w:type="spellStart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dimension</w:t>
      </w:r>
      <w:proofErr w:type="spellEnd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(8 x 21)</w:t>
      </w:r>
    </w:p>
    <w:p w14:paraId="51121BD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heta2 de </w:t>
      </w:r>
      <w:proofErr w:type="spellStart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dimension</w:t>
      </w:r>
      <w:proofErr w:type="spellEnd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(4 x 9)</w:t>
      </w:r>
    </w:p>
    <w:p w14:paraId="3EC3059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ABA165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2FF8196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BF3E37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precissio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recissio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66AB5B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6C9BA4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Neural Network Precission with the best $\lambda$ for each method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FCAB6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gorithm method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F489EA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ecission</w:t>
      </w:r>
      <w:proofErr w:type="spellEnd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FFB5FD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984F3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im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22B1F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51310A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177387B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ba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629C97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ticks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4C2312E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789A047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eight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7AAE29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annotat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%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01C370B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width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 /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41C8806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height /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43F32B1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text</w:t>
      </w:r>
      <w:proofErr w:type="spellEnd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62C9E8C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coords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76F2F93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v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ttom</w:t>
      </w:r>
      <w:proofErr w:type="spellEnd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lor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proofErr w:type="gramEnd"/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624EDF2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eigh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ld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6D311D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6A5F391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21D3F9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rga un fichero ".</w:t>
      </w:r>
      <w:proofErr w:type="spellStart"/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sv</w:t>
      </w:r>
      <w:proofErr w:type="spellEnd"/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" y devuelve los datos</w:t>
      </w:r>
    </w:p>
    <w:p w14:paraId="171CFB0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DD691A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3B9EC5A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510850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CC720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F40370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an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8B434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X - mu</w:t>
      </w:r>
    </w:p>
    <w:p w14:paraId="02A10F2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7CF178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td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C626A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sigma</w:t>
      </w:r>
    </w:p>
    <w:p w14:paraId="72C6B83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95784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</w:p>
    <w:p w14:paraId="1D354B3D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94232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E15474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elet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415CBD9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</w:t>
      </w:r>
    </w:p>
    <w:p w14:paraId="1DE256A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,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0F22DD6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794434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1DE607F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CC23F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E8B712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rain.csv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818DA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245CB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est.csv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05CDE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B895D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X, Y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65A510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data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1E311D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F2F796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B52707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4B24B1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</w:p>
    <w:p w14:paraId="26F7AFD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</w:p>
    <w:p w14:paraId="07216F9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C305A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g_precission = neural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5CBD36B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1E973F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fgs_precission = neural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5412578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B54BA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_bfgs_b_precission = neural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6C2455E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900720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nc_precission = neural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3122909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610DC5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lsqp_precission = neural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1FE21BB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04E566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56AC1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sion = [cg_precission, bfgs_precission, l_bfgs_b_precission, tnc_precission, slsqp_precission]</w:t>
      </w:r>
    </w:p>
    <w:p w14:paraId="5014473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raw_precissio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ecissio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4FDF66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DE2C84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i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0134423" w14:textId="5A836C37" w:rsidR="00EE1646" w:rsidRDefault="00EE1646" w:rsidP="0099551D">
      <w:pPr>
        <w:rPr>
          <w:lang w:val="en-US"/>
        </w:rPr>
      </w:pPr>
    </w:p>
    <w:p w14:paraId="78B88CEE" w14:textId="76DB9DAC" w:rsidR="00B55AB0" w:rsidRPr="00B92A8B" w:rsidRDefault="00B55AB0" w:rsidP="00B55AB0">
      <w:pPr>
        <w:pStyle w:val="Ttulo5"/>
        <w:rPr>
          <w:rStyle w:val="nfasissutil"/>
          <w:i w:val="0"/>
          <w:iCs w:val="0"/>
          <w:color w:val="auto"/>
          <w:lang w:val="en-US"/>
        </w:rPr>
      </w:pPr>
      <w:bookmarkStart w:id="21" w:name="_Código_usado_para_3"/>
      <w:bookmarkEnd w:id="21"/>
      <w:r w:rsidRPr="00B92A8B">
        <w:rPr>
          <w:rStyle w:val="nfasissutil"/>
          <w:i w:val="0"/>
          <w:iCs w:val="0"/>
          <w:color w:val="auto"/>
          <w:lang w:val="en-US"/>
        </w:rPr>
        <w:t xml:space="preserve">Código </w:t>
      </w:r>
      <w:proofErr w:type="spellStart"/>
      <w:r w:rsidRPr="00B92A8B">
        <w:rPr>
          <w:rStyle w:val="nfasissutil"/>
          <w:i w:val="0"/>
          <w:iCs w:val="0"/>
          <w:color w:val="auto"/>
          <w:lang w:val="en-US"/>
        </w:rPr>
        <w:t>usado</w:t>
      </w:r>
      <w:proofErr w:type="spellEnd"/>
      <w:r w:rsidRPr="00B92A8B">
        <w:rPr>
          <w:rStyle w:val="nfasissutil"/>
          <w:i w:val="0"/>
          <w:iCs w:val="0"/>
          <w:color w:val="auto"/>
          <w:lang w:val="en-US"/>
        </w:rPr>
        <w:t xml:space="preserve"> para </w:t>
      </w:r>
      <w:r>
        <w:rPr>
          <w:rStyle w:val="nfasissutil"/>
          <w:i w:val="0"/>
          <w:iCs w:val="0"/>
          <w:color w:val="auto"/>
          <w:lang w:val="en-US"/>
        </w:rPr>
        <w:t>Support Vector Machines</w:t>
      </w:r>
    </w:p>
    <w:p w14:paraId="0A0E5E3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4422DE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metrics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lassification_report, confusion_matrix</w:t>
      </w:r>
    </w:p>
    <w:p w14:paraId="59E7549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</w:t>
      </w:r>
      <w:proofErr w:type="spellEnd"/>
    </w:p>
    <w:p w14:paraId="1AA56A7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metric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ion_score</w:t>
      </w:r>
      <w:proofErr w:type="spellEnd"/>
    </w:p>
    <w:p w14:paraId="56F14A5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</w:t>
      </w:r>
    </w:p>
    <w:p w14:paraId="01BEBF6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0DC1C8A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metric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ion_recall_curve</w:t>
      </w:r>
      <w:proofErr w:type="spellEnd"/>
    </w:p>
    <w:p w14:paraId="5E3BA0A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metric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_precision_recall_curve</w:t>
      </w:r>
      <w:proofErr w:type="spellEnd"/>
    </w:p>
    <w:p w14:paraId="308E624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metric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_confusion_matrix</w:t>
      </w:r>
      <w:proofErr w:type="spellEnd"/>
    </w:p>
    <w:p w14:paraId="615C5E0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feature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selection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electKBest, f_classif, chi2, mutual_info_classif</w:t>
      </w:r>
    </w:p>
    <w:p w14:paraId="2F9053DD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EE21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SampleError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, yval, Xtrain, ytrain, classificator, testingValue):</w:t>
      </w:r>
    </w:p>
    <w:p w14:paraId="20973B8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''</w:t>
      </w:r>
    </w:p>
    <w:p w14:paraId="64D2EAF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Funcion para calcular el error dados unos ejemplos de entrenamiento, ejemplos de validadion, un clasificador </w:t>
      </w:r>
    </w:p>
    <w:p w14:paraId="0A8C6EB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y unos valores a probar</w:t>
      </w:r>
    </w:p>
    <w:p w14:paraId="4880B87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'''</w:t>
      </w:r>
    </w:p>
    <w:p w14:paraId="0D31F12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FFDD81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amos el error con los ejemplos de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validacion</w:t>
      </w:r>
      <w:proofErr w:type="spellEnd"/>
    </w:p>
    <w:p w14:paraId="5857992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dictedVal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cator.predic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39C8E1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\</w:t>
      </w:r>
    </w:p>
    <w:p w14:paraId="180314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loat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um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dictedVal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!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/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.shap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9454C3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88B3B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amos el error con los ejemplos de entrenamiento</w:t>
      </w:r>
    </w:p>
    <w:p w14:paraId="51634AF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dictedTrain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cator.predic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940F87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\</w:t>
      </w:r>
    </w:p>
    <w:p w14:paraId="7C8910A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loat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um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dictedTrain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!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/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rain.shap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15090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AB954A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print('</w:t>
      </w:r>
      <w:proofErr w:type="gram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{}\</w:t>
      </w:r>
      <w:proofErr w:type="gram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t{}\t{}\n'.format(testingValue, train_error, validation_error))</w:t>
      </w:r>
    </w:p>
    <w:p w14:paraId="32F0D61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C5136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error</w:t>
      </w:r>
      <w:proofErr w:type="spellEnd"/>
    </w:p>
    <w:p w14:paraId="32B3DE89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96D047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SigmoidSVM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val, yval, X_test, y_test):</w:t>
      </w:r>
    </w:p>
    <w:p w14:paraId="265102C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ues de haber calculado los errores con distintos grados, hemos visto que el resultado variaba en funcion</w:t>
      </w:r>
    </w:p>
    <w:p w14:paraId="0CE452F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l valor de C, y no el grado, asi que calculamos directamente el mejor C</w:t>
      </w:r>
    </w:p>
    <w:p w14:paraId="2E4F192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B83F39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7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9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023965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704BFFF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A8926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1406886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59AC070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7974E9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42AE108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ABBFA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</w:p>
    <w:p w14:paraId="0874D91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5B8C6F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CB6688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D582C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Sample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4606BD7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B9E9E4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F29BCF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.app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F422C2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</w:t>
      </w:r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.append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8A50D1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EF4104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gramEnd"/>
    </w:p>
    <w:p w14:paraId="34218DB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: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\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\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645C2F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D54C39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Vemos que el mejor valor es con C = 0.6</w:t>
      </w:r>
    </w:p>
    <w:p w14:paraId="77E02D20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E302A7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GaussianSVM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val, yval, X_test, y_test):</w:t>
      </w:r>
    </w:p>
    <w:p w14:paraId="48D9412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ues de haber calculado los errores con distintos grados, hemos visto que el resultado variaba en funcion</w:t>
      </w:r>
    </w:p>
    <w:p w14:paraId="51A4C0F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l valor de C, y no el grado, asi que calculamos directamente el mejor C</w:t>
      </w:r>
    </w:p>
    <w:p w14:paraId="388AC69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EF1CEB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5D95563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51889B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9680B3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07843A9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76C8905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57340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gram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gree and C 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Trai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Validatio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2B35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5744E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1CFA6CF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</w:p>
    <w:p w14:paraId="4E340C6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bf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float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DCD049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D35022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A02C9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Sample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1CDC87E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55C4E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6F25D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.app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F0C4A4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</w:t>
      </w:r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.append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589779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5BD4C3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spellStart"/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: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\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\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A20F56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dingBestValu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D74399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C for gaussian kernel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D1BA94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EFBB7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draw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dingBestValue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values, error_val, error_train, title, xLabelText):</w:t>
      </w:r>
    </w:p>
    <w:p w14:paraId="3DF7E68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g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6A538D2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lab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25AEF4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--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lab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59A560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LabelTex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$ Val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nt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E31F3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nt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0313E3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itle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nt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C2BED5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leg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4C3DE38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7D4E643E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68933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PolynomialSVM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val, yval, X_test, y_test):</w:t>
      </w:r>
    </w:p>
    <w:p w14:paraId="1DE36B3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st_degre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9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895AB9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60E5CF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6B657BE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F5016F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gram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gree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Trai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Validatio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E8E539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Degre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egre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252A328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ly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degree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Degre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E1615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7607A4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B400C0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Sample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031A234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Degre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CC890F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6D5D3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.app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F9D2A5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</w:t>
      </w:r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.append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2B6F44D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6B1E7F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dingBestValu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egre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521DD1F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polynomial degree val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gre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D0CD0A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arece que el mejor grado es un grado 3</w:t>
      </w:r>
    </w:p>
    <w:p w14:paraId="4FACEA3C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7A2E4A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dBetterCForLinea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F2AA0D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_test_valu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16A92C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108DE19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143D0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5975902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0E280FD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F5A07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gram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Trai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Validatio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1A203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052CB2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0348639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21A28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_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inea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465C56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F52608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Ajustamos el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kernel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a los ejemplos de entrenamiento</w:t>
      </w:r>
    </w:p>
    <w:p w14:paraId="464E49B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_svm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46FB15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F38D6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Sample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1985969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_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4EF12B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2AD097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.app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50C2B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</w:t>
      </w:r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.append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C49DD6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8C0E31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draw_</w:t>
      </w:r>
      <w:proofErr w:type="gram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findingBestValue(</w:t>
      </w:r>
      <w:proofErr w:type="gram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C_test_values, error_train,error_val, 'Finding Best C Value', 'C')</w:t>
      </w:r>
    </w:p>
    <w:p w14:paraId="3AD39A5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 la grafica podemos observar que los mejores valores se encuentrar alrededor de utilizar una C con un</w:t>
      </w:r>
    </w:p>
    <w:p w14:paraId="62D4673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valor </w:t>
      </w:r>
      <w:proofErr w:type="gram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de  37.0</w:t>
      </w:r>
      <w:proofErr w:type="gramEnd"/>
    </w:p>
    <w:p w14:paraId="0988E654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3F8D8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SVMForLinear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_test, y_test, yval, Xval):</w:t>
      </w:r>
    </w:p>
    <w:p w14:paraId="5C8B9C8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dBetterCForLinea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01E6F9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B06D42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Linear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0065D3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inea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F341BB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192A6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97C9E3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Ahora que hemos encontrado un buen valor de C, lo comprobamos contra los ejemplos</w:t>
      </w:r>
    </w:p>
    <w:p w14:paraId="6CCE73E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 prueba</w:t>
      </w:r>
    </w:p>
    <w:p w14:paraId="4742440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pre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classifier.predict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438C75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SVMAccuracy = precision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ore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214425A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664C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nfusion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pre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4586C92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cation_repor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pre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5EE08C1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6BA99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2856187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lineal con un valor C = 37.0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linear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9F65F4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BB322C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24923C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Linear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AEE3EB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E8DFE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SVM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</w:p>
    <w:p w14:paraId="60E175B5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46D78B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Sigmoid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6BD0E2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</w:p>
    <w:p w14:paraId="0DD3AEF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Sigmoid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CEB8B8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Sigmoid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353849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6118B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pre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SigmoidClassifier.predic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A10BD3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oidSVMAccuracy = precision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ore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0F3840C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1AAD1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266E790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sigmoide con un valor de C =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bestC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sigmoid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7252A1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7CD024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Sigmoid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EDC7D8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igmoid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BC7D4C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SVM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SigmoidClassifier</w:t>
      </w:r>
      <w:proofErr w:type="spellEnd"/>
    </w:p>
    <w:p w14:paraId="2C3A5CAA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601AA1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Gaussian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8E7276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8</w:t>
      </w:r>
    </w:p>
    <w:p w14:paraId="76DE3A6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Gaussian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bf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672976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Gaussian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26D6C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0A8F5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pre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GaussianClassifier.predic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62B0BB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gaussianSVMAccuracy = precision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ore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1C6E8F3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879930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4B0AC0D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gaussiano con un valor de C =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bestC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gaussian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69512F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00612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Gaussian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13FA172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Gaussian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C56151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D73235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aussianSVM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GaussianClassifier</w:t>
      </w:r>
      <w:proofErr w:type="spellEnd"/>
    </w:p>
    <w:p w14:paraId="151F8551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4A3D8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Polynomial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C2855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Poly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ly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degree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259F6B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Poly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05AE59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265EF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pre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PolyClassifier.predic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1621C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olySVMAccuracy = precision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ore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051A43F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BAEBDB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59AFEA0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polinómico con un grado = 3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poly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CB2916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981A58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Poly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7DB7852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olynomial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47C1F0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olySVM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PolyClassifier</w:t>
      </w:r>
      <w:proofErr w:type="spellEnd"/>
    </w:p>
    <w:p w14:paraId="28BF451B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CAF66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how_global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215C705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cision = [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SigmoidSVM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_test, y_test), testGaussianSVM(X_train, y_train, X_test, y_test),</w:t>
      </w:r>
    </w:p>
    <w:p w14:paraId="724F858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PolynomialSVM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_test, y_test),  testLinearSVM(X_train, y_train, X_test, y_test)]</w:t>
      </w:r>
    </w:p>
    <w:p w14:paraId="6FC2CC3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21F03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different_kernels_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cis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4084BE8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5507C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different_kernels_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217565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g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1458691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VM kernels accuracy 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EC3E87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Kernel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B968D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ecissio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[%]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FF874A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9A0BF8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im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1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6E07E1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52800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0106DC5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ba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olor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F3F03B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ticks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Gaussia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lynomial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inea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))</w:t>
      </w:r>
    </w:p>
    <w:p w14:paraId="2F7E59B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1D44F64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eigh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9A90D7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annotat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{}%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6576318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xy=(rect.g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rect.get_width() /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eight),</w:t>
      </w:r>
    </w:p>
    <w:p w14:paraId="0256AA7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ytext</w:t>
      </w:r>
      <w:proofErr w:type="spellEnd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51D54C7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xtcoord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7EE3AA3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a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va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ttom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F0675F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35E89186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62380D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lastRenderedPageBreak/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er, X_test, y_test, normalize, classifierName):</w:t>
      </w:r>
    </w:p>
    <w:p w14:paraId="0B12BD0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isp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_confusion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er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68EA983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isplay_labels</w:t>
      </w:r>
      <w:proofErr w:type="spellEnd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[</w:t>
      </w:r>
      <w:proofErr w:type="gramEnd"/>
    </w:p>
    <w:p w14:paraId="0ADEA50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w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edium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high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ery high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</w:t>
      </w:r>
    </w:p>
    <w:p w14:paraId="1A6D49E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map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cm.Blue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6DB9907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normalize=normalize)</w:t>
      </w:r>
    </w:p>
    <w:p w14:paraId="02E7114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isp.ax_.s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itle(</w:t>
      </w:r>
      <w:proofErr w:type="gramEnd"/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Normalized confusion matrix for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classifierName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58D81C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0B81AE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41ED6457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B2F359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6D27055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Univariate feature selection works by selecting the best features based on </w:t>
      </w:r>
    </w:p>
    <w:p w14:paraId="0D03E81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univariate statistical tests. It can be seen as a preprocessing step to an estimator.</w:t>
      </w:r>
    </w:p>
    <w:p w14:paraId="69EC8BC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Scikit-learn exposes feature selection routines as objects that implement the transform method:</w:t>
      </w:r>
    </w:p>
    <w:p w14:paraId="32BA688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44978E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ara 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clasificacion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se puede usar:</w:t>
      </w:r>
    </w:p>
    <w:p w14:paraId="01AF4E8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hi2, 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_classif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mutual_info_classif</w:t>
      </w:r>
      <w:proofErr w:type="spellEnd"/>
    </w:p>
    <w:p w14:paraId="3D6404A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4114622D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07367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ivariate_feature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t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DC105B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105F8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elector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tKB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classif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D14921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k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t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transfor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9358BE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645911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elector</w:t>
      </w:r>
    </w:p>
    <w:p w14:paraId="15DCB7BD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F819BF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ke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shgri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h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.0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A48FF1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m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ma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m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-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ma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 +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1D6EDD3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.m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 -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.m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 +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412941E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shgri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m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ma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),</w:t>
      </w:r>
    </w:p>
    <w:p w14:paraId="66D0FF5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ange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h))</w:t>
      </w:r>
    </w:p>
    <w:p w14:paraId="7AE1C6E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</w:t>
      </w:r>
      <w:proofErr w:type="spellEnd"/>
    </w:p>
    <w:p w14:paraId="4298CBF6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AD564D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ntour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f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x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**params):</w:t>
      </w:r>
    </w:p>
    <w:p w14:paraId="6789BEE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f.predic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[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x.rave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.rave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])</w:t>
      </w:r>
    </w:p>
    <w:p w14:paraId="2A6E870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Z.reshap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x.shap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3E03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ut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contourf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Z, **params)</w:t>
      </w:r>
    </w:p>
    <w:p w14:paraId="7F12C92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ut</w:t>
      </w:r>
    </w:p>
    <w:p w14:paraId="0EBB4E43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2B60E4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t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lassifier, name):</w:t>
      </w:r>
    </w:p>
    <w:p w14:paraId="5D4E542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FFCD1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ivariate_feature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t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06AB7A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f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915520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g, ax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ubplot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71F8726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itle = (</w:t>
      </w:r>
      <w:proofErr w:type="spellStart"/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cisio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surface for kernel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name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4A3C3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F5505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0, X1 = X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,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X[: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B1705B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ke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shgri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0, X1)</w:t>
      </w:r>
    </w:p>
    <w:p w14:paraId="2D42687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AD644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o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ntours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, clf, xx, yy, cmap=plt.cm.coolwarm, alpha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1EDF97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scatter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0, X1, c=y_train, cmap=plt.cm.coolwarm, 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edgecolors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k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18786F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s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labe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obile spectrum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750C76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x.s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label(</w:t>
      </w:r>
      <w:proofErr w:type="gram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2 Most significant attributes using f_classif metho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0FEDB4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s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tick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)</w:t>
      </w:r>
    </w:p>
    <w:p w14:paraId="6C2F7F0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s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ick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)</w:t>
      </w:r>
    </w:p>
    <w:p w14:paraId="7529CF0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set_titl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itle)</w:t>
      </w:r>
    </w:p>
    <w:p w14:paraId="5FF8B12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leg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62B250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6DC0BB2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lang w:val="en-US" w:eastAsia="es-ES"/>
        </w:rPr>
      </w:pPr>
    </w:p>
    <w:p w14:paraId="7EDB6247" w14:textId="0B3CA46C" w:rsidR="00B55AB0" w:rsidRDefault="00B55AB0" w:rsidP="0099551D">
      <w:pPr>
        <w:rPr>
          <w:lang w:val="en-US"/>
        </w:rPr>
      </w:pPr>
    </w:p>
    <w:p w14:paraId="6775B5A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29C7658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618E779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rSVM</w:t>
      </w:r>
      <w:proofErr w:type="spellEnd"/>
    </w:p>
    <w:p w14:paraId="318E67EC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F35859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0352452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eader=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0632A59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float)</w:t>
      </w:r>
    </w:p>
    <w:p w14:paraId="60080200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41B0E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:</w:t>
      </w:r>
    </w:p>
    <w:p w14:paraId="292C629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an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CEF81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X - mu</w:t>
      </w:r>
    </w:p>
    <w:p w14:paraId="6D0FB3B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E6F346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t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3A05B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sigma</w:t>
      </w:r>
    </w:p>
    <w:p w14:paraId="5BF952E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6EF696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</w:p>
    <w:p w14:paraId="29AC42D5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08C9CC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):</w:t>
      </w:r>
    </w:p>
    <w:p w14:paraId="3D66548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elet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9C4C22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</w:t>
      </w:r>
    </w:p>
    <w:p w14:paraId="2C589A6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inser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28F5A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,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465E2E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BDEDA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18536C60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3715BA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lastRenderedPageBreak/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ED588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rain.csv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0DBF1F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0DF008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est.csv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62311E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73B2B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39C465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4336F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6A1A1B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1C6A5F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Training Support Vector Machines '''</w:t>
      </w:r>
    </w:p>
    <w:p w14:paraId="6CDA4B3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ourSVM.trainSVMForLinear(X, Y, X_test, Y_test, Y_val, X_val)</w:t>
      </w:r>
    </w:p>
    <w:p w14:paraId="0D85B19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ourSVM.trainPolynomialSVM(X, Y, X_val, Y_val, X_test, Y_test)</w:t>
      </w:r>
    </w:p>
    <w:p w14:paraId="5CFAB18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ourSVM.trainGaussianSVM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(X, Y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_val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Y_val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)</w:t>
      </w:r>
    </w:p>
    <w:p w14:paraId="1878EF9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ourSVM.trainSigmoidSVM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(X, Y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_val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Y_val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)</w:t>
      </w:r>
    </w:p>
    <w:p w14:paraId="728D51F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8F76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Testing SVM'''</w:t>
      </w:r>
    </w:p>
    <w:p w14:paraId="44B0EFC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oidClassifier = ourSVM.testSigmoidSVM(X, Y, X_test, Y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)[</w:t>
      </w:r>
      <w:proofErr w:type="gramEnd"/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52EC307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gaussianClassifier = ourSVM.testGaussianSVM(X, Y, X_test, Y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)[</w:t>
      </w:r>
      <w:proofErr w:type="gramEnd"/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A0CFAE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olynomialClassifier = ourSVM.testPolynomialSVM(X, Y, X_test, Y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)[</w:t>
      </w:r>
      <w:proofErr w:type="gramEnd"/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F028BC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inearClassifier = ourSVM.testLinearSVM(X, Y, X_test, Y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)[</w:t>
      </w:r>
      <w:proofErr w:type="gramEnd"/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FB8D73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12519F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lassifiers = [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aussian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7611EE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olynomial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3EB2A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FB951E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ames = [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igmoid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Gaussian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olynomial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Linear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38737C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Draw global accuracy plot</w:t>
      </w:r>
    </w:p>
    <w:p w14:paraId="5573F2B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ourSVM.show_global_</w:t>
      </w:r>
      <w:proofErr w:type="gram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accuracy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, Y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)</w:t>
      </w:r>
    </w:p>
    <w:p w14:paraId="5C33F28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FEC3C3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ange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classifiers)):</w:t>
      </w:r>
    </w:p>
    <w:p w14:paraId="34D02BD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urSVM.draw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ts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, Y_test, classifiers[i], names[i])</w:t>
      </w:r>
    </w:p>
    <w:p w14:paraId="312F4AC6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545C1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55D566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lang w:eastAsia="es-ES"/>
        </w:rPr>
      </w:pPr>
    </w:p>
    <w:p w14:paraId="307C888B" w14:textId="77777777" w:rsidR="00B55AB0" w:rsidRPr="00AB2C9D" w:rsidRDefault="00B55AB0" w:rsidP="0099551D"/>
    <w:p w14:paraId="23AF3BBB" w14:textId="77777777" w:rsidR="00B55AB0" w:rsidRPr="00AB2C9D" w:rsidRDefault="00B55AB0" w:rsidP="0099551D"/>
    <w:p w14:paraId="4C9418E3" w14:textId="2D67A217" w:rsidR="002A0012" w:rsidRPr="00AB2C9D" w:rsidRDefault="002A0012" w:rsidP="002A0012">
      <w:pPr>
        <w:pStyle w:val="Ttulo2"/>
        <w:jc w:val="left"/>
      </w:pPr>
      <w:bookmarkStart w:id="22" w:name="_Toc30170224"/>
      <w:r w:rsidRPr="00AB2C9D">
        <w:lastRenderedPageBreak/>
        <w:t>Apéndice B. Gráficas</w:t>
      </w:r>
      <w:bookmarkEnd w:id="22"/>
    </w:p>
    <w:p w14:paraId="49D450FA" w14:textId="6359B468" w:rsidR="002A0012" w:rsidRDefault="007E4A31" w:rsidP="007E4A31">
      <w:pPr>
        <w:pStyle w:val="Ttulo5"/>
        <w:rPr>
          <w:i/>
        </w:rPr>
      </w:pPr>
      <w:r w:rsidRPr="007E4A31">
        <w:t>Regresión Log</w:t>
      </w:r>
      <w:r>
        <w:t>í</w:t>
      </w:r>
      <w:r w:rsidRPr="007E4A31">
        <w:t xml:space="preserve">stica. Error de clasificación </w:t>
      </w:r>
      <w:r>
        <w:t xml:space="preserve">según el valor de </w:t>
      </w:r>
      <w:r w:rsidRPr="007E4A31">
        <w:rPr>
          <w:i/>
        </w:rPr>
        <w:t>lambda</w:t>
      </w:r>
      <w:r>
        <w:rPr>
          <w:i/>
        </w:rPr>
        <w:t>.</w:t>
      </w:r>
    </w:p>
    <w:p w14:paraId="23424BD1" w14:textId="567EECB3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A236FBC" wp14:editId="73BFED8A">
            <wp:extent cx="4051300" cy="2521338"/>
            <wp:effectExtent l="0" t="0" r="6350" b="0"/>
            <wp:docPr id="24" name="Imagen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0670" cy="25396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6346CD" w14:textId="07DA86F5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</w:t>
        </w:r>
      </w:fldSimple>
      <w:r>
        <w:t xml:space="preserve">. </w:t>
      </w:r>
      <w:r w:rsidRPr="00FE7FA7">
        <w:t>Error de clasificación para los distintos valores de lambda usando el algoritmo BFGS</w:t>
      </w:r>
    </w:p>
    <w:p w14:paraId="5DD263AC" w14:textId="69DDB876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04166DF6" wp14:editId="237A443F">
            <wp:extent cx="4070205" cy="2533105"/>
            <wp:effectExtent l="0" t="0" r="6985" b="635"/>
            <wp:docPr id="35" name="Imagen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0265" cy="2551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46960C" w14:textId="2363477B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</w:t>
        </w:r>
      </w:fldSimple>
      <w:r w:rsidRPr="00A56F31">
        <w:t xml:space="preserve">. Error de clasificación para los distintos valores de lambda usando el algoritmo </w:t>
      </w:r>
      <w:r>
        <w:t>CG</w:t>
      </w:r>
    </w:p>
    <w:p w14:paraId="269E5AB6" w14:textId="5A05B36C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355059E" wp14:editId="500DC802">
            <wp:extent cx="4279900" cy="2663608"/>
            <wp:effectExtent l="0" t="0" r="6350" b="3810"/>
            <wp:docPr id="36" name="Imagen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7806" cy="26747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0ACBBD" w14:textId="7DCE6D82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3</w:t>
        </w:r>
      </w:fldSimple>
      <w:r w:rsidRPr="000413A6">
        <w:t xml:space="preserve">. Error de clasificación para los distintos valores de lambda usando el algoritmo </w:t>
      </w:r>
      <w:r>
        <w:t>L-BFGS-B</w:t>
      </w:r>
    </w:p>
    <w:p w14:paraId="4DD702D1" w14:textId="2A234399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4407164B" wp14:editId="4E367347">
            <wp:extent cx="4292492" cy="2671445"/>
            <wp:effectExtent l="0" t="0" r="0" b="0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3477" cy="26782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93F80C" w14:textId="319C9775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4</w:t>
        </w:r>
      </w:fldSimple>
      <w:r w:rsidRPr="007B2326">
        <w:t xml:space="preserve">. Error de clasificación para los distintos valores de lambda usando el algoritmo </w:t>
      </w:r>
      <w:r>
        <w:t>SLSQP</w:t>
      </w:r>
    </w:p>
    <w:p w14:paraId="735F6B2D" w14:textId="3D6F49F4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BA20B50" wp14:editId="1D6FD8E5">
            <wp:extent cx="4095750" cy="2549002"/>
            <wp:effectExtent l="0" t="0" r="0" b="3810"/>
            <wp:docPr id="38" name="Imagen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6413" cy="25556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9F8AE5" w14:textId="04BD4D08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5</w:t>
        </w:r>
      </w:fldSimple>
      <w:r w:rsidRPr="0071305E">
        <w:t xml:space="preserve">. Error de clasificación para los distintos valores de lambda usando el algoritmo </w:t>
      </w:r>
      <w:r>
        <w:t>TNC</w:t>
      </w:r>
    </w:p>
    <w:p w14:paraId="0A683434" w14:textId="2BBDD053" w:rsidR="007E4A31" w:rsidRDefault="007E4A31" w:rsidP="00F55BF6">
      <w:pPr>
        <w:jc w:val="center"/>
      </w:pPr>
    </w:p>
    <w:p w14:paraId="26FEF4A0" w14:textId="77777777" w:rsidR="00F55BF6" w:rsidRPr="007E4A31" w:rsidRDefault="00F55BF6" w:rsidP="007E4A31"/>
    <w:p w14:paraId="126CB108" w14:textId="5AA75241" w:rsidR="007E4A31" w:rsidRDefault="007E4A31" w:rsidP="007E4A31">
      <w:pPr>
        <w:pStyle w:val="Ttulo5"/>
      </w:pPr>
      <w:r>
        <w:t xml:space="preserve">Regresión Logística. Precisión de los algoritmos con cada una de las </w:t>
      </w:r>
      <w:r>
        <w:rPr>
          <w:i/>
        </w:rPr>
        <w:t>lambdas</w:t>
      </w:r>
      <w:r>
        <w:t>.</w:t>
      </w:r>
    </w:p>
    <w:p w14:paraId="2335A85D" w14:textId="575DBA94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6A49467E" wp14:editId="59B38763">
            <wp:extent cx="5391150" cy="2305050"/>
            <wp:effectExtent l="0" t="0" r="0" b="0"/>
            <wp:docPr id="39" name="Imagen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88CE07" w14:textId="1FF2DC76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6</w:t>
        </w:r>
      </w:fldSimple>
      <w:r w:rsidRPr="009E6AD7">
        <w:t xml:space="preserve">. Precisión de la </w:t>
      </w:r>
      <w:r>
        <w:t xml:space="preserve">regresión logística regularizada </w:t>
      </w:r>
      <w:r w:rsidRPr="009E6AD7">
        <w:t xml:space="preserve">para lambda </w:t>
      </w:r>
      <w:r>
        <w:t>0</w:t>
      </w:r>
    </w:p>
    <w:p w14:paraId="4C953F22" w14:textId="2AE48657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1226500" wp14:editId="0B3FD53F">
            <wp:extent cx="5391150" cy="2305050"/>
            <wp:effectExtent l="0" t="0" r="0" b="0"/>
            <wp:docPr id="40" name="Imagen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A3DE8F" w14:textId="7AD2C847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7</w:t>
        </w:r>
      </w:fldSimple>
      <w:r w:rsidRPr="00651BB1">
        <w:t xml:space="preserve">. Precisión de la regresión logística regularizada para lambda </w:t>
      </w:r>
      <w:r>
        <w:t>0.001</w:t>
      </w:r>
    </w:p>
    <w:p w14:paraId="5D7B87E2" w14:textId="6903109E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C7A13E0" wp14:editId="53A48159">
            <wp:extent cx="5391150" cy="2305050"/>
            <wp:effectExtent l="0" t="0" r="0" b="0"/>
            <wp:docPr id="41" name="Imagen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18C928" w14:textId="7296618B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8</w:t>
        </w:r>
      </w:fldSimple>
      <w:r w:rsidRPr="00CA7DD6">
        <w:t xml:space="preserve">. Precisión de la regresión logística regularizada para lambda </w:t>
      </w:r>
      <w:r>
        <w:t>0.01</w:t>
      </w:r>
    </w:p>
    <w:p w14:paraId="211510CF" w14:textId="6471B09A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75237C6F" wp14:editId="206882E1">
            <wp:extent cx="5391150" cy="2305050"/>
            <wp:effectExtent l="0" t="0" r="0" b="0"/>
            <wp:docPr id="42" name="Imagen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32A55F" w14:textId="27B9DFA6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9</w:t>
        </w:r>
      </w:fldSimple>
      <w:r w:rsidRPr="000B162B">
        <w:t xml:space="preserve">. Precisión de la regresión logística regularizada para lambda </w:t>
      </w:r>
      <w:r>
        <w:t>0.1</w:t>
      </w:r>
    </w:p>
    <w:p w14:paraId="12484930" w14:textId="047CB910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D495076" wp14:editId="4FEAF9C4">
            <wp:extent cx="5391150" cy="2305050"/>
            <wp:effectExtent l="0" t="0" r="0" b="0"/>
            <wp:docPr id="43" name="Imagen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2C75F9" w14:textId="1AF096DB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0</w:t>
        </w:r>
      </w:fldSimple>
      <w:r w:rsidRPr="0053783F">
        <w:t xml:space="preserve">. Precisión de la regresión logística regularizada para lambda </w:t>
      </w:r>
      <w:r>
        <w:t>0.003</w:t>
      </w:r>
    </w:p>
    <w:p w14:paraId="7797E368" w14:textId="16C648ED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DCB946F" wp14:editId="546A8D94">
            <wp:extent cx="5391150" cy="2305050"/>
            <wp:effectExtent l="0" t="0" r="0" b="0"/>
            <wp:docPr id="44" name="Imagen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FC1082" w14:textId="1654B35A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1</w:t>
        </w:r>
      </w:fldSimple>
      <w:r w:rsidRPr="00C22E23">
        <w:t xml:space="preserve">. Precisión de la regresión logística regularizada para lambda </w:t>
      </w:r>
      <w:r>
        <w:t>0.03</w:t>
      </w:r>
    </w:p>
    <w:p w14:paraId="52EF4108" w14:textId="638571B7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3089B1E" wp14:editId="12084D2D">
            <wp:extent cx="5391150" cy="2305050"/>
            <wp:effectExtent l="0" t="0" r="0" b="0"/>
            <wp:docPr id="45" name="Imagen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9EB0A4" w14:textId="794F99A6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2</w:t>
        </w:r>
      </w:fldSimple>
      <w:r w:rsidRPr="00D464DC">
        <w:t xml:space="preserve">. Precisión de la regresión logística regularizada para lambda </w:t>
      </w:r>
      <w:r>
        <w:t>0.3</w:t>
      </w:r>
    </w:p>
    <w:p w14:paraId="64926F44" w14:textId="4E6A146A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D7CD9BD" wp14:editId="3B267BD9">
            <wp:extent cx="5391150" cy="2305050"/>
            <wp:effectExtent l="0" t="0" r="0" b="0"/>
            <wp:docPr id="46" name="Imagen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B7DA0" w14:textId="0A62D89A" w:rsidR="007E4A31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3</w:t>
        </w:r>
      </w:fldSimple>
      <w:r w:rsidRPr="00951677">
        <w:t xml:space="preserve">. Precisión de la regresión logística regularizada para lambda </w:t>
      </w:r>
      <w:r>
        <w:t>1</w:t>
      </w:r>
    </w:p>
    <w:p w14:paraId="3BA9B885" w14:textId="272DC4D8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427072D2" wp14:editId="490D882B">
            <wp:extent cx="5391150" cy="2305050"/>
            <wp:effectExtent l="0" t="0" r="0" b="0"/>
            <wp:docPr id="47" name="Imagen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FB9779" w14:textId="550AFDFB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4</w:t>
        </w:r>
      </w:fldSimple>
      <w:r w:rsidRPr="00A55758">
        <w:t xml:space="preserve">. Precisión de la regresión logística regularizada para lambda </w:t>
      </w:r>
      <w:r>
        <w:t>3</w:t>
      </w:r>
    </w:p>
    <w:p w14:paraId="5AB3CF7C" w14:textId="77777777" w:rsidR="00F55BF6" w:rsidRPr="00F55BF6" w:rsidRDefault="00F55BF6" w:rsidP="00F55BF6"/>
    <w:p w14:paraId="7867A2E9" w14:textId="725C1DAD" w:rsidR="00EE1646" w:rsidRPr="00EE1646" w:rsidRDefault="007E4A31" w:rsidP="00F55BF6">
      <w:pPr>
        <w:pStyle w:val="Ttulo5"/>
      </w:pPr>
      <w:r>
        <w:t xml:space="preserve">Regresión Logística. Precisión de los algoritmos con el mejor valor de </w:t>
      </w:r>
      <w:r>
        <w:rPr>
          <w:i/>
        </w:rPr>
        <w:t xml:space="preserve">lambda </w:t>
      </w:r>
      <w:r>
        <w:t>para cada uno de ellos.</w:t>
      </w:r>
    </w:p>
    <w:p w14:paraId="1CFDD428" w14:textId="72D06707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F56638B" wp14:editId="2707D703">
            <wp:extent cx="5391150" cy="2305050"/>
            <wp:effectExtent l="0" t="0" r="0" b="0"/>
            <wp:docPr id="48" name="Imagen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AE3BD8" w14:textId="466B4544" w:rsidR="007E4A31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5</w:t>
        </w:r>
      </w:fldSimple>
      <w:r>
        <w:t>. Precisión de la regresión logística regularizada con cada algoritmo</w:t>
      </w:r>
    </w:p>
    <w:p w14:paraId="679C36A3" w14:textId="77777777" w:rsidR="00F55BF6" w:rsidRPr="007E4A31" w:rsidRDefault="00F55BF6" w:rsidP="00F55BF6">
      <w:pPr>
        <w:jc w:val="center"/>
      </w:pPr>
    </w:p>
    <w:p w14:paraId="794F7F42" w14:textId="1619CF2B" w:rsidR="00C86CF2" w:rsidRPr="00C86CF2" w:rsidRDefault="007E4A31" w:rsidP="00C86CF2">
      <w:pPr>
        <w:pStyle w:val="Ttulo5"/>
        <w:rPr>
          <w:i/>
        </w:rPr>
      </w:pPr>
      <w:bookmarkStart w:id="23" w:name="_Redes_Neuronales._Error"/>
      <w:bookmarkEnd w:id="23"/>
      <w:r>
        <w:t xml:space="preserve">Redes Neuronales. </w:t>
      </w:r>
      <w:r w:rsidRPr="007E4A31">
        <w:t xml:space="preserve">Error de clasificación </w:t>
      </w:r>
      <w:r>
        <w:t xml:space="preserve">según el valor de </w:t>
      </w:r>
      <w:r w:rsidRPr="007E4A31">
        <w:rPr>
          <w:i/>
        </w:rPr>
        <w:t>lambda</w:t>
      </w:r>
      <w:r>
        <w:rPr>
          <w:i/>
        </w:rPr>
        <w:t>.</w:t>
      </w:r>
    </w:p>
    <w:p w14:paraId="4771090B" w14:textId="2933D4B9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4ABD9CAE" wp14:editId="42ED542C">
            <wp:extent cx="3846612" cy="2393950"/>
            <wp:effectExtent l="0" t="0" r="1905" b="6350"/>
            <wp:docPr id="25" name="Imagen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8647" cy="24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90DD25" w14:textId="48E70435" w:rsidR="007E4A31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6</w:t>
        </w:r>
      </w:fldSimple>
      <w:r>
        <w:t>. Error de clasificación para los distintos valores de lambda usando el algoritmo BFGS</w:t>
      </w:r>
    </w:p>
    <w:p w14:paraId="598AE21B" w14:textId="03DA8500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67864583" wp14:editId="7F465D6C">
            <wp:extent cx="3897628" cy="2425700"/>
            <wp:effectExtent l="0" t="0" r="8255" b="0"/>
            <wp:docPr id="26" name="Imagen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2987" cy="2429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1AD1D4" w14:textId="78584C31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7</w:t>
        </w:r>
      </w:fldSimple>
      <w:r>
        <w:t xml:space="preserve">. </w:t>
      </w:r>
      <w:r w:rsidRPr="00D863EC">
        <w:t xml:space="preserve">Error de clasificación para los distintos valores de lambda usando el algoritmo </w:t>
      </w:r>
      <w:r>
        <w:t>CG</w:t>
      </w:r>
    </w:p>
    <w:p w14:paraId="36CDC58C" w14:textId="165ECA17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6E3C3113" wp14:editId="1F0F641B">
            <wp:extent cx="3917015" cy="2437765"/>
            <wp:effectExtent l="0" t="0" r="7620" b="635"/>
            <wp:docPr id="28" name="Imagen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9501" cy="24517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72C781" w14:textId="1A799889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8</w:t>
        </w:r>
      </w:fldSimple>
      <w:r>
        <w:t xml:space="preserve">. </w:t>
      </w:r>
      <w:r w:rsidRPr="00B90E07">
        <w:t xml:space="preserve">Error de clasificación para los distintos valores de lambda usando el algoritmo </w:t>
      </w:r>
      <w:r>
        <w:t>L-BFGS-B</w:t>
      </w:r>
    </w:p>
    <w:p w14:paraId="5FECA016" w14:textId="65767FFF" w:rsidR="00C86CF2" w:rsidRDefault="00CF0AFE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0E9D1E7" wp14:editId="7123CA6D">
            <wp:extent cx="3887424" cy="2419350"/>
            <wp:effectExtent l="0" t="0" r="0" b="0"/>
            <wp:docPr id="30" name="Imagen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5641" cy="24306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969926" w14:textId="4219A545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9</w:t>
        </w:r>
      </w:fldSimple>
      <w:r>
        <w:t xml:space="preserve">. </w:t>
      </w:r>
      <w:r w:rsidRPr="00787B68">
        <w:t xml:space="preserve">Error de clasificación para los distintos valores de lambda usando el algoritmo </w:t>
      </w:r>
      <w:r>
        <w:t>SLSQP</w:t>
      </w:r>
    </w:p>
    <w:p w14:paraId="58E977D0" w14:textId="1F8BB2AC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02A8A9A6" wp14:editId="736B353C">
            <wp:extent cx="3856815" cy="2400300"/>
            <wp:effectExtent l="0" t="0" r="0" b="0"/>
            <wp:docPr id="50" name="Imagen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3848" cy="24109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B6E12E" w14:textId="600D8A1B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0</w:t>
        </w:r>
      </w:fldSimple>
      <w:r>
        <w:t xml:space="preserve">. </w:t>
      </w:r>
      <w:r w:rsidRPr="0024704C">
        <w:t xml:space="preserve">Error de clasificación para los distintos valores de lambda usando el algoritmo </w:t>
      </w:r>
      <w:r>
        <w:t>TNC</w:t>
      </w:r>
    </w:p>
    <w:p w14:paraId="72856D53" w14:textId="77777777" w:rsidR="00EE1646" w:rsidRPr="00EE1646" w:rsidRDefault="00EE1646" w:rsidP="00EE1646"/>
    <w:p w14:paraId="0C237FD1" w14:textId="2A80A238" w:rsidR="007E4A31" w:rsidRDefault="007E4A31" w:rsidP="007E4A31">
      <w:pPr>
        <w:pStyle w:val="Ttulo5"/>
      </w:pPr>
      <w:bookmarkStart w:id="24" w:name="_Redes_Neuronales._Precisión"/>
      <w:bookmarkEnd w:id="24"/>
      <w:r>
        <w:t>Redes Neuronales.</w:t>
      </w:r>
      <w:r w:rsidRPr="007E4A31">
        <w:t xml:space="preserve"> </w:t>
      </w:r>
      <w:r>
        <w:t xml:space="preserve">Precisión de los algoritmos con cada una de las </w:t>
      </w:r>
      <w:r>
        <w:rPr>
          <w:i/>
        </w:rPr>
        <w:t>lambdas</w:t>
      </w:r>
      <w:r>
        <w:t>.</w:t>
      </w:r>
    </w:p>
    <w:p w14:paraId="713016E4" w14:textId="485A9167" w:rsidR="00C86CF2" w:rsidRDefault="009321BE" w:rsidP="00C86CF2">
      <w:pPr>
        <w:keepNext/>
        <w:jc w:val="center"/>
      </w:pPr>
      <w:r>
        <w:rPr>
          <w:noProof/>
        </w:rPr>
        <w:drawing>
          <wp:inline distT="0" distB="0" distL="0" distR="0" wp14:anchorId="3F0D6694" wp14:editId="4CAFEFA6">
            <wp:extent cx="4960237" cy="2120808"/>
            <wp:effectExtent l="0" t="0" r="0" b="0"/>
            <wp:docPr id="54" name="Imagen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8735" cy="21287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EB153F" w14:textId="45FF0067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1</w:t>
        </w:r>
      </w:fldSimple>
      <w:r>
        <w:t>. Precisión de la red neuronal para lambda 0</w:t>
      </w:r>
    </w:p>
    <w:p w14:paraId="418143D2" w14:textId="41AEA8DC" w:rsidR="00C86CF2" w:rsidRDefault="009321BE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6ACC324" wp14:editId="7A559E81">
            <wp:extent cx="5391150" cy="2305050"/>
            <wp:effectExtent l="0" t="0" r="0" b="0"/>
            <wp:docPr id="55" name="Imagen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13999F" w14:textId="4ACE633C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2</w:t>
        </w:r>
      </w:fldSimple>
      <w:r w:rsidRPr="00DB6DDF">
        <w:t xml:space="preserve">. Precisión de la red neuronal para lambda </w:t>
      </w:r>
      <w:r>
        <w:t>0.001</w:t>
      </w:r>
    </w:p>
    <w:p w14:paraId="1E40F8C6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195F6B47" wp14:editId="3674D233">
            <wp:extent cx="5391150" cy="2305050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947CE0" w14:textId="54E3FD35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3</w:t>
        </w:r>
      </w:fldSimple>
      <w:r w:rsidRPr="00761E7E">
        <w:t xml:space="preserve">. Precisión de la red neuronal para lambda </w:t>
      </w:r>
      <w:r>
        <w:t>0.01</w:t>
      </w:r>
    </w:p>
    <w:p w14:paraId="70736BFD" w14:textId="11B44C77" w:rsidR="00C86CF2" w:rsidRDefault="000E5402" w:rsidP="00C86CF2">
      <w:pPr>
        <w:keepNext/>
        <w:jc w:val="center"/>
      </w:pPr>
      <w:r>
        <w:rPr>
          <w:noProof/>
        </w:rPr>
        <w:drawing>
          <wp:inline distT="0" distB="0" distL="0" distR="0" wp14:anchorId="64070FE6" wp14:editId="13828851">
            <wp:extent cx="5391150" cy="2305050"/>
            <wp:effectExtent l="0" t="0" r="0" b="0"/>
            <wp:docPr id="58" name="Imagen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02CA17" w14:textId="1A5C74C1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4</w:t>
        </w:r>
      </w:fldSimple>
      <w:r w:rsidRPr="00070C3E">
        <w:t xml:space="preserve">. Precisión de la red neuronal para lambda </w:t>
      </w:r>
      <w:r>
        <w:t>0.1</w:t>
      </w:r>
    </w:p>
    <w:p w14:paraId="3C01D1F7" w14:textId="5BFE6837" w:rsidR="00C86CF2" w:rsidRDefault="000E540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7BB22EE" wp14:editId="4DEEC4BD">
            <wp:extent cx="5391150" cy="2305050"/>
            <wp:effectExtent l="0" t="0" r="0" b="0"/>
            <wp:docPr id="59" name="Imagen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E0CD6B" w14:textId="7F6A4187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5</w:t>
        </w:r>
      </w:fldSimple>
      <w:r w:rsidRPr="00FB1829">
        <w:t xml:space="preserve">. Precisión de la red neuronal para lambda </w:t>
      </w:r>
      <w:r>
        <w:t>0.003</w:t>
      </w:r>
    </w:p>
    <w:p w14:paraId="4B82CF9A" w14:textId="4336462A" w:rsidR="00C86CF2" w:rsidRDefault="000E5402" w:rsidP="00C86CF2">
      <w:pPr>
        <w:keepNext/>
        <w:jc w:val="center"/>
      </w:pPr>
      <w:r>
        <w:rPr>
          <w:noProof/>
        </w:rPr>
        <w:drawing>
          <wp:inline distT="0" distB="0" distL="0" distR="0" wp14:anchorId="4451EA2D" wp14:editId="142E8C95">
            <wp:extent cx="5391150" cy="2305050"/>
            <wp:effectExtent l="0" t="0" r="0" b="0"/>
            <wp:docPr id="60" name="Imagen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631192" w14:textId="5958FB73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6</w:t>
        </w:r>
      </w:fldSimple>
      <w:r w:rsidRPr="00EC0C95">
        <w:t xml:space="preserve">. Precisión de la red neuronal para lambda </w:t>
      </w:r>
      <w:r>
        <w:t>0.03</w:t>
      </w:r>
      <w:r w:rsidR="000E5402">
        <w:rPr>
          <w:noProof/>
        </w:rPr>
        <w:drawing>
          <wp:inline distT="0" distB="0" distL="0" distR="0" wp14:anchorId="77D758A1" wp14:editId="16125BD0">
            <wp:extent cx="5391150" cy="2305050"/>
            <wp:effectExtent l="0" t="0" r="0" b="0"/>
            <wp:docPr id="62" name="Imagen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7E39DE" w14:textId="3BA16C1D" w:rsidR="00C86CF2" w:rsidRDefault="00C86CF2" w:rsidP="00C86CF2">
      <w:pPr>
        <w:keepNext/>
        <w:jc w:val="center"/>
      </w:pPr>
    </w:p>
    <w:p w14:paraId="547EC001" w14:textId="24644351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7</w:t>
        </w:r>
      </w:fldSimple>
      <w:r w:rsidRPr="00067B27">
        <w:t xml:space="preserve">. Precisión de la red neuronal para lambda </w:t>
      </w:r>
      <w:r>
        <w:t>0.3</w:t>
      </w:r>
    </w:p>
    <w:p w14:paraId="10BD808A" w14:textId="22D96732" w:rsidR="00C86CF2" w:rsidRDefault="000E540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E804401" wp14:editId="31A505B9">
            <wp:extent cx="5391150" cy="2305050"/>
            <wp:effectExtent l="0" t="0" r="0" b="0"/>
            <wp:docPr id="64" name="Imagen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F8F5B0" w14:textId="227F9FAD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8</w:t>
        </w:r>
      </w:fldSimple>
      <w:r w:rsidRPr="00B036FD">
        <w:t xml:space="preserve">. Precisión de la red neuronal para lambda </w:t>
      </w:r>
      <w:r>
        <w:t>1</w:t>
      </w:r>
    </w:p>
    <w:p w14:paraId="134CAED8" w14:textId="7D2B0E10" w:rsidR="00C86CF2" w:rsidRDefault="000E5402" w:rsidP="00C86CF2">
      <w:pPr>
        <w:keepNext/>
        <w:jc w:val="center"/>
      </w:pPr>
      <w:r>
        <w:rPr>
          <w:noProof/>
        </w:rPr>
        <w:drawing>
          <wp:inline distT="0" distB="0" distL="0" distR="0" wp14:anchorId="743D209A" wp14:editId="1F543968">
            <wp:extent cx="5391150" cy="2305050"/>
            <wp:effectExtent l="0" t="0" r="0" b="0"/>
            <wp:docPr id="66" name="Imagen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DC06A7" w14:textId="7FB04B97" w:rsidR="007E4A31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9</w:t>
        </w:r>
      </w:fldSimple>
      <w:r w:rsidRPr="00463469">
        <w:t xml:space="preserve">. Precisión de la red neuronal para lambda </w:t>
      </w:r>
      <w:r>
        <w:t>3</w:t>
      </w:r>
    </w:p>
    <w:p w14:paraId="73CD80B0" w14:textId="77777777" w:rsidR="00EE1646" w:rsidRPr="00EE1646" w:rsidRDefault="00EE1646" w:rsidP="00EE1646"/>
    <w:p w14:paraId="1BFF137A" w14:textId="1B5A1D13" w:rsidR="007E4A31" w:rsidRDefault="007E4A31" w:rsidP="007E4A31">
      <w:pPr>
        <w:pStyle w:val="Ttulo5"/>
      </w:pPr>
      <w:bookmarkStart w:id="25" w:name="_Redes_Neuronales._Precisión_1"/>
      <w:bookmarkEnd w:id="25"/>
      <w:r>
        <w:t xml:space="preserve">Redes Neuronales. Precisión de los algoritmos con el mejor valor de </w:t>
      </w:r>
      <w:r>
        <w:rPr>
          <w:i/>
        </w:rPr>
        <w:t xml:space="preserve">lambda </w:t>
      </w:r>
      <w:r>
        <w:t>para cada uno de ellos. Modificando el tamaño de la capa oculta.</w:t>
      </w:r>
    </w:p>
    <w:p w14:paraId="21F0B976" w14:textId="30FEBA3D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7F4E2ED3" wp14:editId="1B0885B9">
            <wp:extent cx="5391150" cy="2305050"/>
            <wp:effectExtent l="0" t="0" r="0" b="0"/>
            <wp:docPr id="51" name="Imagen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07A6A1" w14:textId="3F541F0A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30</w:t>
        </w:r>
      </w:fldSimple>
      <w:r>
        <w:t>. Precisión de los algoritmos con una capa oculta de tamaño 8</w:t>
      </w:r>
    </w:p>
    <w:p w14:paraId="51C8018F" w14:textId="03954077" w:rsidR="00C86CF2" w:rsidRDefault="00CF0AFE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68AD7DA" wp14:editId="495601F0">
            <wp:extent cx="5391150" cy="2305050"/>
            <wp:effectExtent l="0" t="0" r="0" b="0"/>
            <wp:docPr id="52" name="Imagen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6E7F0A" w14:textId="0BA01E89" w:rsidR="00320C82" w:rsidRDefault="00C86CF2" w:rsidP="00CF0AFE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31</w:t>
        </w:r>
      </w:fldSimple>
      <w:r w:rsidRPr="00F11A3F">
        <w:t xml:space="preserve">. Precisión de los algoritmos con una capa oculta de tamaño </w:t>
      </w:r>
      <w:r>
        <w:t>16</w:t>
      </w:r>
    </w:p>
    <w:p w14:paraId="0D74C69E" w14:textId="3ECA4DFF" w:rsidR="00320C82" w:rsidRPr="00BD6987" w:rsidRDefault="00320C82" w:rsidP="00E01DCB">
      <w:pPr>
        <w:pStyle w:val="Ttulo5"/>
      </w:pPr>
      <w:bookmarkStart w:id="26" w:name="_Support_Vector_Machines."/>
      <w:bookmarkEnd w:id="26"/>
      <w:proofErr w:type="spellStart"/>
      <w:r w:rsidRPr="00BD6987">
        <w:t>Support</w:t>
      </w:r>
      <w:proofErr w:type="spellEnd"/>
      <w:r w:rsidRPr="00BD6987">
        <w:t xml:space="preserve"> Vector Machines. Matrices de confusión.</w:t>
      </w:r>
    </w:p>
    <w:p w14:paraId="78BFE0DD" w14:textId="77777777" w:rsidR="00AB2C9D" w:rsidRDefault="00320C82" w:rsidP="00AB2C9D">
      <w:pPr>
        <w:keepNext/>
        <w:jc w:val="center"/>
      </w:pPr>
      <w:r>
        <w:rPr>
          <w:noProof/>
        </w:rPr>
        <w:drawing>
          <wp:inline distT="0" distB="0" distL="0" distR="0" wp14:anchorId="368DA36B" wp14:editId="531A30B9">
            <wp:extent cx="3879850" cy="3027106"/>
            <wp:effectExtent l="0" t="0" r="6350" b="1905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5115" cy="30390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226742" w14:textId="4D4A4CA8" w:rsidR="00AB2C9D" w:rsidRDefault="00AB2C9D" w:rsidP="00AB2C9D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33</w:t>
        </w:r>
      </w:fldSimple>
      <w:r>
        <w:t>. Matriz de confusión, Sigmoide</w:t>
      </w:r>
    </w:p>
    <w:p w14:paraId="2BE7C14B" w14:textId="77777777" w:rsidR="00AB2C9D" w:rsidRDefault="00320C82" w:rsidP="00AB2C9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4C49071" wp14:editId="0C2863DE">
            <wp:extent cx="3893608" cy="3037840"/>
            <wp:effectExtent l="0" t="0" r="0" b="0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5366" cy="30470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EF14B0" w14:textId="099F8740" w:rsidR="00AB2C9D" w:rsidRDefault="00AB2C9D" w:rsidP="00AB2C9D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34</w:t>
        </w:r>
      </w:fldSimple>
      <w:r w:rsidRPr="006933C9">
        <w:t xml:space="preserve">. Matriz de confusión, </w:t>
      </w:r>
      <w:r w:rsidR="00B23AD0">
        <w:t>Gaussiano</w:t>
      </w:r>
    </w:p>
    <w:p w14:paraId="63F1EBE9" w14:textId="77777777" w:rsidR="00AB2C9D" w:rsidRDefault="00320C82" w:rsidP="00AB2C9D">
      <w:pPr>
        <w:keepNext/>
        <w:jc w:val="center"/>
      </w:pPr>
      <w:r>
        <w:rPr>
          <w:noProof/>
        </w:rPr>
        <w:drawing>
          <wp:inline distT="0" distB="0" distL="0" distR="0" wp14:anchorId="1CF95F99" wp14:editId="0CBB330C">
            <wp:extent cx="4334731" cy="3382010"/>
            <wp:effectExtent l="0" t="0" r="8890" b="8890"/>
            <wp:docPr id="21" name="Imagen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8223" cy="34003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F43790" w14:textId="77F5479F" w:rsidR="00AB2C9D" w:rsidRDefault="00AB2C9D" w:rsidP="00AB2C9D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35</w:t>
        </w:r>
      </w:fldSimple>
      <w:r w:rsidRPr="005871AB">
        <w:t xml:space="preserve">. Matriz de confusión, </w:t>
      </w:r>
      <w:r w:rsidR="004E0C64">
        <w:t>Polinómico</w:t>
      </w:r>
    </w:p>
    <w:p w14:paraId="543ED1DA" w14:textId="77777777" w:rsidR="00AB2C9D" w:rsidRDefault="00320C82" w:rsidP="00AB2C9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1799F28" wp14:editId="497C3638">
            <wp:extent cx="4390076" cy="3425190"/>
            <wp:effectExtent l="0" t="0" r="0" b="3810"/>
            <wp:docPr id="22" name="Imagen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1383" cy="34340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F0B1F" w14:textId="4FE094E5" w:rsidR="00320C82" w:rsidRDefault="00AB2C9D" w:rsidP="00AB2C9D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36</w:t>
        </w:r>
      </w:fldSimple>
      <w:r w:rsidRPr="006A24BE">
        <w:t xml:space="preserve">. Matriz de confusión, </w:t>
      </w:r>
      <w:r>
        <w:t>Lineal</w:t>
      </w:r>
    </w:p>
    <w:p w14:paraId="0674CF89" w14:textId="09C9800D" w:rsidR="00320C82" w:rsidRDefault="00320C82" w:rsidP="00320C82"/>
    <w:p w14:paraId="0EC32413" w14:textId="0667029F" w:rsidR="00320C82" w:rsidRDefault="00320C82" w:rsidP="00E01DCB">
      <w:pPr>
        <w:pStyle w:val="Ttulo5"/>
      </w:pPr>
      <w:bookmarkStart w:id="27" w:name="_Support_Vector_Machines._1"/>
      <w:bookmarkEnd w:id="27"/>
      <w:proofErr w:type="spellStart"/>
      <w:r w:rsidRPr="00BD6987">
        <w:t>Support</w:t>
      </w:r>
      <w:proofErr w:type="spellEnd"/>
      <w:r w:rsidRPr="00BD6987">
        <w:t xml:space="preserve"> Vector Machines. Búsqueda del valor óptimo de C.</w:t>
      </w:r>
    </w:p>
    <w:p w14:paraId="66677D2C" w14:textId="66D062BC" w:rsidR="007F70B9" w:rsidRDefault="00CC509C" w:rsidP="007F70B9">
      <w:pPr>
        <w:keepNext/>
        <w:jc w:val="center"/>
      </w:pPr>
      <w:r>
        <w:rPr>
          <w:noProof/>
        </w:rPr>
        <w:drawing>
          <wp:inline distT="0" distB="0" distL="0" distR="0" wp14:anchorId="78A20A4F" wp14:editId="605FB051">
            <wp:extent cx="4273550" cy="2659656"/>
            <wp:effectExtent l="0" t="0" r="0" b="7620"/>
            <wp:docPr id="23" name="Imagen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1897" cy="2664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39EA8F" w14:textId="482A913A" w:rsidR="007F70B9" w:rsidRDefault="007F70B9" w:rsidP="007F70B9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37</w:t>
        </w:r>
      </w:fldSimple>
      <w:r w:rsidRPr="00CD6D3F">
        <w:t xml:space="preserve">. Mejor valor de C para el </w:t>
      </w:r>
      <w:proofErr w:type="spellStart"/>
      <w:r w:rsidRPr="00CD6D3F">
        <w:t>kernel</w:t>
      </w:r>
      <w:proofErr w:type="spellEnd"/>
      <w:r w:rsidRPr="00CD6D3F">
        <w:t xml:space="preserve"> </w:t>
      </w:r>
      <w:r>
        <w:t>Lineal</w:t>
      </w:r>
    </w:p>
    <w:p w14:paraId="645C9880" w14:textId="4AB6EB23" w:rsidR="007F70B9" w:rsidRDefault="00320C82" w:rsidP="007F70B9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D6080B0" wp14:editId="25E8B9E9">
            <wp:extent cx="4247060" cy="2646045"/>
            <wp:effectExtent l="0" t="0" r="1270" b="1905"/>
            <wp:docPr id="27" name="Imagen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0432" cy="26543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8ADC28" w14:textId="00931E6B" w:rsidR="00320C82" w:rsidRDefault="007F70B9" w:rsidP="007F70B9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38</w:t>
        </w:r>
      </w:fldSimple>
      <w:r>
        <w:t xml:space="preserve">. Mejor valor de C para el </w:t>
      </w:r>
      <w:proofErr w:type="spellStart"/>
      <w:r>
        <w:t>kernel</w:t>
      </w:r>
      <w:proofErr w:type="spellEnd"/>
      <w:r>
        <w:t xml:space="preserve"> Gaussiano</w:t>
      </w:r>
    </w:p>
    <w:p w14:paraId="12422647" w14:textId="5E05253E" w:rsidR="00320C82" w:rsidRDefault="00320C82" w:rsidP="00320C82"/>
    <w:p w14:paraId="06729CA2" w14:textId="32AC323C" w:rsidR="00320C82" w:rsidRDefault="00320C82" w:rsidP="00320C82"/>
    <w:p w14:paraId="13100529" w14:textId="68A2B5CE" w:rsidR="00320C82" w:rsidRDefault="00320C82" w:rsidP="00320C82"/>
    <w:p w14:paraId="45259DB7" w14:textId="4F205550" w:rsidR="00320C82" w:rsidRDefault="00320C82" w:rsidP="00320C82"/>
    <w:p w14:paraId="2675C41E" w14:textId="0EF17583" w:rsidR="00320C82" w:rsidRDefault="00320C82" w:rsidP="00320C82"/>
    <w:p w14:paraId="0AA7ADD2" w14:textId="77777777" w:rsidR="007F70B9" w:rsidRDefault="00320C82" w:rsidP="007F70B9">
      <w:pPr>
        <w:keepNext/>
        <w:jc w:val="center"/>
      </w:pPr>
      <w:r>
        <w:rPr>
          <w:noProof/>
        </w:rPr>
        <w:drawing>
          <wp:inline distT="0" distB="0" distL="0" distR="0" wp14:anchorId="0FF706FC" wp14:editId="267B783F">
            <wp:extent cx="3886889" cy="2421648"/>
            <wp:effectExtent l="0" t="0" r="0" b="0"/>
            <wp:docPr id="29" name="Imagen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7968" cy="24347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35E86C" w14:textId="10BA125E" w:rsidR="00320C82" w:rsidRDefault="007F70B9" w:rsidP="007F70B9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39</w:t>
        </w:r>
      </w:fldSimple>
      <w:r w:rsidRPr="00B50243">
        <w:t xml:space="preserve">. Mejor valor de C para el </w:t>
      </w:r>
      <w:proofErr w:type="spellStart"/>
      <w:r w:rsidRPr="00B50243">
        <w:t>kernel</w:t>
      </w:r>
      <w:proofErr w:type="spellEnd"/>
      <w:r w:rsidRPr="00B50243">
        <w:t xml:space="preserve"> </w:t>
      </w:r>
      <w:r>
        <w:t>Polinómico</w:t>
      </w:r>
    </w:p>
    <w:p w14:paraId="238B1C00" w14:textId="77777777" w:rsidR="00AB2C9D" w:rsidRDefault="00AB2C9D" w:rsidP="00AB2C9D">
      <w:pPr>
        <w:jc w:val="center"/>
      </w:pPr>
    </w:p>
    <w:p w14:paraId="28566E60" w14:textId="2012AFFA" w:rsidR="00320C82" w:rsidRPr="00BD6987" w:rsidRDefault="00320C82" w:rsidP="00E01DCB">
      <w:pPr>
        <w:pStyle w:val="Ttulo5"/>
      </w:pPr>
      <w:bookmarkStart w:id="28" w:name="_Support_Vector_Machines._2"/>
      <w:bookmarkEnd w:id="28"/>
      <w:proofErr w:type="spellStart"/>
      <w:r w:rsidRPr="00BD6987">
        <w:lastRenderedPageBreak/>
        <w:t>Support</w:t>
      </w:r>
      <w:proofErr w:type="spellEnd"/>
      <w:r w:rsidRPr="00BD6987">
        <w:t xml:space="preserve"> Vector Machines. </w:t>
      </w:r>
      <w:r w:rsidR="00936FA2">
        <w:t>Fronteras</w:t>
      </w:r>
      <w:r w:rsidRPr="00BD6987">
        <w:t xml:space="preserve"> de decisión.</w:t>
      </w:r>
    </w:p>
    <w:p w14:paraId="3B4812A1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6BE52221" wp14:editId="44DA1A9C">
            <wp:extent cx="4058619" cy="3030836"/>
            <wp:effectExtent l="0" t="0" r="0" b="0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0377" cy="30470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869290" w14:textId="43F6D668" w:rsidR="00320C82" w:rsidRDefault="004E0C64" w:rsidP="004E0C64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40</w:t>
        </w:r>
      </w:fldSimple>
      <w:r>
        <w:t xml:space="preserve">. Frontera de decisión para el </w:t>
      </w:r>
      <w:proofErr w:type="spellStart"/>
      <w:r>
        <w:t>kernel</w:t>
      </w:r>
      <w:proofErr w:type="spellEnd"/>
      <w:r>
        <w:t xml:space="preserve"> G</w:t>
      </w:r>
      <w:r w:rsidR="00B23AD0">
        <w:t>au</w:t>
      </w:r>
      <w:r>
        <w:t>ssiano</w:t>
      </w:r>
    </w:p>
    <w:p w14:paraId="16BAFC21" w14:textId="72D8C531" w:rsidR="00320C82" w:rsidRDefault="00320C82" w:rsidP="00320C82"/>
    <w:p w14:paraId="0111D84C" w14:textId="24A399E0" w:rsidR="00320C82" w:rsidRDefault="00320C82" w:rsidP="00320C82"/>
    <w:p w14:paraId="3352FE0B" w14:textId="11E8BEE8" w:rsidR="00320C82" w:rsidRDefault="00320C82" w:rsidP="00320C82"/>
    <w:p w14:paraId="08DB561A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07A51748" wp14:editId="602259E4">
            <wp:extent cx="4013987" cy="2997506"/>
            <wp:effectExtent l="0" t="0" r="5715" b="0"/>
            <wp:docPr id="32" name="Imagen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0785" cy="30025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82DD5D" w14:textId="58D20BA7" w:rsidR="004E0C64" w:rsidRDefault="004E0C64" w:rsidP="004E0C64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41</w:t>
        </w:r>
      </w:fldSimple>
      <w:r w:rsidRPr="00B72F56">
        <w:t xml:space="preserve">. Frontera de decisión para el </w:t>
      </w:r>
      <w:proofErr w:type="spellStart"/>
      <w:r w:rsidRPr="00B72F56">
        <w:t>kernel</w:t>
      </w:r>
      <w:proofErr w:type="spellEnd"/>
      <w:r w:rsidRPr="00B72F56">
        <w:t xml:space="preserve"> </w:t>
      </w:r>
      <w:r>
        <w:t>Sigmoide</w:t>
      </w:r>
    </w:p>
    <w:p w14:paraId="5AE49F8C" w14:textId="77777777" w:rsidR="004E0C64" w:rsidRDefault="00320C82" w:rsidP="004E0C6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C6D2295" wp14:editId="4BEE8FF2">
            <wp:extent cx="4021229" cy="3002915"/>
            <wp:effectExtent l="0" t="0" r="0" b="6985"/>
            <wp:docPr id="33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0862" cy="30175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C9B2AD" w14:textId="4BA50648" w:rsidR="004E0C64" w:rsidRDefault="004E0C64" w:rsidP="004E0C64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42</w:t>
        </w:r>
      </w:fldSimple>
      <w:r w:rsidRPr="00E0672D">
        <w:t xml:space="preserve">. Frontera de decisión para el </w:t>
      </w:r>
      <w:proofErr w:type="spellStart"/>
      <w:r w:rsidRPr="00E0672D">
        <w:t>kernel</w:t>
      </w:r>
      <w:proofErr w:type="spellEnd"/>
      <w:r w:rsidRPr="00E0672D">
        <w:t xml:space="preserve"> </w:t>
      </w:r>
      <w:r>
        <w:t>Lineal</w:t>
      </w:r>
    </w:p>
    <w:p w14:paraId="32D665C7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0E8EB365" wp14:editId="309C8E9F">
            <wp:extent cx="4154170" cy="3102191"/>
            <wp:effectExtent l="0" t="0" r="0" b="3175"/>
            <wp:docPr id="34" name="Imagen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67109" cy="31118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F09061" w14:textId="7E4F1F6C" w:rsidR="00320C82" w:rsidRDefault="004E0C64" w:rsidP="004E0C64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43</w:t>
        </w:r>
      </w:fldSimple>
      <w:r w:rsidRPr="00E57A5E">
        <w:t xml:space="preserve">. Frontera de decisión para el </w:t>
      </w:r>
      <w:proofErr w:type="spellStart"/>
      <w:r w:rsidRPr="00E57A5E">
        <w:t>kernel</w:t>
      </w:r>
      <w:proofErr w:type="spellEnd"/>
      <w:r w:rsidRPr="00E57A5E">
        <w:t xml:space="preserve"> </w:t>
      </w:r>
      <w:r>
        <w:t>Polinómico</w:t>
      </w:r>
    </w:p>
    <w:p w14:paraId="7C924E36" w14:textId="77777777" w:rsidR="00AB2C9D" w:rsidRDefault="00AB2C9D" w:rsidP="00AB2C9D">
      <w:pPr>
        <w:jc w:val="center"/>
      </w:pPr>
    </w:p>
    <w:p w14:paraId="21F3B655" w14:textId="01182B54" w:rsidR="00320C82" w:rsidRPr="00AB2C9D" w:rsidRDefault="00320C82" w:rsidP="00E01DCB">
      <w:pPr>
        <w:pStyle w:val="Ttulo5"/>
      </w:pPr>
      <w:bookmarkStart w:id="29" w:name="_Support_Vector_Machines._3"/>
      <w:bookmarkEnd w:id="29"/>
      <w:proofErr w:type="spellStart"/>
      <w:r w:rsidRPr="00BD6987">
        <w:lastRenderedPageBreak/>
        <w:t>Support</w:t>
      </w:r>
      <w:proofErr w:type="spellEnd"/>
      <w:r w:rsidRPr="00BD6987">
        <w:t xml:space="preserve"> Vector Machines. Porcentaje de efectividad de cada </w:t>
      </w:r>
      <w:proofErr w:type="spellStart"/>
      <w:r w:rsidRPr="00BD6987">
        <w:t>kernel</w:t>
      </w:r>
      <w:proofErr w:type="spellEnd"/>
      <w:r w:rsidRPr="00BD6987">
        <w:t>.</w:t>
      </w:r>
    </w:p>
    <w:p w14:paraId="6F4B6317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6038D341" wp14:editId="25B7EA68">
            <wp:extent cx="5263764" cy="2853197"/>
            <wp:effectExtent l="0" t="0" r="0" b="4445"/>
            <wp:docPr id="49" name="Imagen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33" r="7803"/>
                    <a:stretch/>
                  </pic:blipFill>
                  <pic:spPr bwMode="auto">
                    <a:xfrm>
                      <a:off x="0" y="0"/>
                      <a:ext cx="5263764" cy="2853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F95C9B" w14:textId="567EF399" w:rsidR="00320C82" w:rsidRDefault="004E0C64" w:rsidP="004E0C64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44</w:t>
        </w:r>
      </w:fldSimple>
      <w:r>
        <w:t xml:space="preserve">. Precisión de cada </w:t>
      </w:r>
      <w:proofErr w:type="spellStart"/>
      <w:r>
        <w:t>kernel</w:t>
      </w:r>
      <w:proofErr w:type="spellEnd"/>
    </w:p>
    <w:p w14:paraId="3C9BE52F" w14:textId="77777777" w:rsidR="00320C82" w:rsidRPr="00320C82" w:rsidRDefault="00320C82" w:rsidP="00320C82"/>
    <w:sectPr w:rsidR="00320C82" w:rsidRPr="00320C82" w:rsidSect="002A0012">
      <w:footerReference w:type="default" r:id="rId55"/>
      <w:pgSz w:w="11906" w:h="16838"/>
      <w:pgMar w:top="1417" w:right="1701" w:bottom="1417" w:left="1701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40E7089" w14:textId="77777777" w:rsidR="00A951C5" w:rsidRDefault="00A951C5" w:rsidP="00AF3053">
      <w:pPr>
        <w:spacing w:after="0" w:line="240" w:lineRule="auto"/>
      </w:pPr>
      <w:r>
        <w:separator/>
      </w:r>
    </w:p>
  </w:endnote>
  <w:endnote w:type="continuationSeparator" w:id="0">
    <w:p w14:paraId="0FEA5F4A" w14:textId="77777777" w:rsidR="00A951C5" w:rsidRDefault="00A951C5" w:rsidP="00AF30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obe Heiti Std R">
    <w:panose1 w:val="00000000000000000000"/>
    <w:charset w:val="80"/>
    <w:family w:val="swiss"/>
    <w:notTrueType/>
    <w:pitch w:val="variable"/>
    <w:sig w:usb0="00000207" w:usb1="0A0F1810" w:usb2="00000016" w:usb3="00000000" w:csb0="00060007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256737" w14:textId="77777777" w:rsidR="000E5402" w:rsidRDefault="000E5402">
    <w:pPr>
      <w:pStyle w:val="Piedepgina"/>
      <w:jc w:val="center"/>
      <w:rPr>
        <w:caps/>
        <w:color w:val="4472C4" w:themeColor="accent1"/>
      </w:rPr>
    </w:pPr>
    <w:r>
      <w:rPr>
        <w:caps/>
        <w:color w:val="4472C4" w:themeColor="accent1"/>
      </w:rPr>
      <w:fldChar w:fldCharType="begin"/>
    </w:r>
    <w:r>
      <w:rPr>
        <w:caps/>
        <w:color w:val="4472C4" w:themeColor="accent1"/>
      </w:rPr>
      <w:instrText>PAGE   \* MERGEFORMAT</w:instrText>
    </w:r>
    <w:r>
      <w:rPr>
        <w:caps/>
        <w:color w:val="4472C4" w:themeColor="accent1"/>
      </w:rPr>
      <w:fldChar w:fldCharType="separate"/>
    </w:r>
    <w:r>
      <w:rPr>
        <w:caps/>
        <w:color w:val="4472C4" w:themeColor="accent1"/>
      </w:rPr>
      <w:t>2</w:t>
    </w:r>
    <w:r>
      <w:rPr>
        <w:caps/>
        <w:color w:val="4472C4" w:themeColor="accent1"/>
      </w:rPr>
      <w:fldChar w:fldCharType="end"/>
    </w:r>
  </w:p>
  <w:p w14:paraId="0B97F10F" w14:textId="77777777" w:rsidR="000E5402" w:rsidRDefault="000E5402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B7C921" w14:textId="77777777" w:rsidR="00A951C5" w:rsidRDefault="00A951C5" w:rsidP="00AF3053">
      <w:pPr>
        <w:spacing w:after="0" w:line="240" w:lineRule="auto"/>
      </w:pPr>
      <w:r>
        <w:separator/>
      </w:r>
    </w:p>
  </w:footnote>
  <w:footnote w:type="continuationSeparator" w:id="0">
    <w:p w14:paraId="319F9063" w14:textId="77777777" w:rsidR="00A951C5" w:rsidRDefault="00A951C5" w:rsidP="00AF30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82775B"/>
    <w:multiLevelType w:val="multilevel"/>
    <w:tmpl w:val="A58EC43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18871C18"/>
    <w:multiLevelType w:val="hybridMultilevel"/>
    <w:tmpl w:val="8070C7B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E4610F"/>
    <w:multiLevelType w:val="hybridMultilevel"/>
    <w:tmpl w:val="6C58CB82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F67117"/>
    <w:multiLevelType w:val="hybridMultilevel"/>
    <w:tmpl w:val="969AF9B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770B98"/>
    <w:multiLevelType w:val="hybridMultilevel"/>
    <w:tmpl w:val="D626146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6A2974"/>
    <w:multiLevelType w:val="hybridMultilevel"/>
    <w:tmpl w:val="098CB14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5150789"/>
    <w:multiLevelType w:val="hybridMultilevel"/>
    <w:tmpl w:val="A9769218"/>
    <w:lvl w:ilvl="0" w:tplc="32C8A1A8">
      <w:start w:val="1"/>
      <w:numFmt w:val="decimal"/>
      <w:lvlText w:val="%1."/>
      <w:lvlJc w:val="left"/>
      <w:pPr>
        <w:ind w:left="720" w:hanging="360"/>
      </w:pPr>
      <w:rPr>
        <w:rFonts w:asciiTheme="majorHAnsi" w:hAnsiTheme="majorHAnsi" w:cstheme="majorHAnsi"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9EF0A7B"/>
    <w:multiLevelType w:val="hybridMultilevel"/>
    <w:tmpl w:val="A3FA566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3AB7B55"/>
    <w:multiLevelType w:val="hybridMultilevel"/>
    <w:tmpl w:val="7CFEA3D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DE86289"/>
    <w:multiLevelType w:val="hybridMultilevel"/>
    <w:tmpl w:val="A2900BF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48A413C"/>
    <w:multiLevelType w:val="hybridMultilevel"/>
    <w:tmpl w:val="B742D48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54D07D1"/>
    <w:multiLevelType w:val="hybridMultilevel"/>
    <w:tmpl w:val="16D8CA3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5A45693"/>
    <w:multiLevelType w:val="hybridMultilevel"/>
    <w:tmpl w:val="37980D0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6FB586E"/>
    <w:multiLevelType w:val="hybridMultilevel"/>
    <w:tmpl w:val="6B8A254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8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0"/>
  </w:num>
  <w:num w:numId="18">
    <w:abstractNumId w:val="0"/>
  </w:num>
  <w:num w:numId="19">
    <w:abstractNumId w:val="0"/>
  </w:num>
  <w:num w:numId="20">
    <w:abstractNumId w:val="0"/>
  </w:num>
  <w:num w:numId="21">
    <w:abstractNumId w:val="0"/>
  </w:num>
  <w:num w:numId="22">
    <w:abstractNumId w:val="0"/>
  </w:num>
  <w:num w:numId="23">
    <w:abstractNumId w:val="3"/>
  </w:num>
  <w:num w:numId="24">
    <w:abstractNumId w:val="11"/>
  </w:num>
  <w:num w:numId="25">
    <w:abstractNumId w:val="6"/>
  </w:num>
  <w:num w:numId="26">
    <w:abstractNumId w:val="4"/>
  </w:num>
  <w:num w:numId="27">
    <w:abstractNumId w:val="10"/>
  </w:num>
  <w:num w:numId="28">
    <w:abstractNumId w:val="9"/>
  </w:num>
  <w:num w:numId="29">
    <w:abstractNumId w:val="7"/>
  </w:num>
  <w:num w:numId="30">
    <w:abstractNumId w:val="2"/>
  </w:num>
  <w:num w:numId="31">
    <w:abstractNumId w:val="5"/>
  </w:num>
  <w:num w:numId="32">
    <w:abstractNumId w:val="13"/>
  </w:num>
  <w:num w:numId="3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2FC5"/>
    <w:rsid w:val="000647CA"/>
    <w:rsid w:val="000977AF"/>
    <w:rsid w:val="000B63C4"/>
    <w:rsid w:val="000E5402"/>
    <w:rsid w:val="000F4536"/>
    <w:rsid w:val="00112D6F"/>
    <w:rsid w:val="0017036D"/>
    <w:rsid w:val="00251A62"/>
    <w:rsid w:val="002A0012"/>
    <w:rsid w:val="002F258C"/>
    <w:rsid w:val="00320C82"/>
    <w:rsid w:val="00344604"/>
    <w:rsid w:val="003606E2"/>
    <w:rsid w:val="003A5872"/>
    <w:rsid w:val="003A6B12"/>
    <w:rsid w:val="003B4FC7"/>
    <w:rsid w:val="003D431D"/>
    <w:rsid w:val="00417113"/>
    <w:rsid w:val="004D2895"/>
    <w:rsid w:val="004E0C64"/>
    <w:rsid w:val="00532A8C"/>
    <w:rsid w:val="00543481"/>
    <w:rsid w:val="005973E7"/>
    <w:rsid w:val="005F2DB7"/>
    <w:rsid w:val="00643BBA"/>
    <w:rsid w:val="00643F7A"/>
    <w:rsid w:val="006A6E40"/>
    <w:rsid w:val="006B4BDF"/>
    <w:rsid w:val="00776450"/>
    <w:rsid w:val="007E4A31"/>
    <w:rsid w:val="007F70B9"/>
    <w:rsid w:val="0086554E"/>
    <w:rsid w:val="0089439F"/>
    <w:rsid w:val="008E2FC5"/>
    <w:rsid w:val="008F4373"/>
    <w:rsid w:val="0091784D"/>
    <w:rsid w:val="00917A10"/>
    <w:rsid w:val="009321BE"/>
    <w:rsid w:val="00936FA2"/>
    <w:rsid w:val="0099551D"/>
    <w:rsid w:val="009A215F"/>
    <w:rsid w:val="00A303D0"/>
    <w:rsid w:val="00A34594"/>
    <w:rsid w:val="00A951C5"/>
    <w:rsid w:val="00AB2C9D"/>
    <w:rsid w:val="00AB3C9C"/>
    <w:rsid w:val="00AD1E44"/>
    <w:rsid w:val="00AD5D00"/>
    <w:rsid w:val="00AF3053"/>
    <w:rsid w:val="00B23AD0"/>
    <w:rsid w:val="00B248DB"/>
    <w:rsid w:val="00B55AB0"/>
    <w:rsid w:val="00B650B3"/>
    <w:rsid w:val="00B92A8B"/>
    <w:rsid w:val="00BC55FD"/>
    <w:rsid w:val="00BD6987"/>
    <w:rsid w:val="00C745D6"/>
    <w:rsid w:val="00C86CF2"/>
    <w:rsid w:val="00CC509C"/>
    <w:rsid w:val="00CF0AFE"/>
    <w:rsid w:val="00D22583"/>
    <w:rsid w:val="00D30D81"/>
    <w:rsid w:val="00D84D2A"/>
    <w:rsid w:val="00DA7AC7"/>
    <w:rsid w:val="00DF0455"/>
    <w:rsid w:val="00E01DCB"/>
    <w:rsid w:val="00E0438C"/>
    <w:rsid w:val="00EB79D9"/>
    <w:rsid w:val="00EE1646"/>
    <w:rsid w:val="00F06B03"/>
    <w:rsid w:val="00F55BF6"/>
    <w:rsid w:val="00F63122"/>
    <w:rsid w:val="00F65471"/>
    <w:rsid w:val="00F71560"/>
    <w:rsid w:val="00FA750F"/>
    <w:rsid w:val="00FB300C"/>
    <w:rsid w:val="00FC5020"/>
    <w:rsid w:val="00FE4457"/>
    <w:rsid w:val="00FE52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0172106"/>
  <w15:chartTrackingRefBased/>
  <w15:docId w15:val="{AF4F4424-510B-4009-B207-66A591B9D6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s-ES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750F"/>
  </w:style>
  <w:style w:type="paragraph" w:styleId="Ttulo1">
    <w:name w:val="heading 1"/>
    <w:basedOn w:val="Normal"/>
    <w:next w:val="Normal"/>
    <w:link w:val="Ttulo1Car"/>
    <w:uiPriority w:val="9"/>
    <w:qFormat/>
    <w:rsid w:val="00FA750F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FA750F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FA750F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FA750F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Ttulo5">
    <w:name w:val="heading 5"/>
    <w:basedOn w:val="Normal"/>
    <w:next w:val="Normal"/>
    <w:link w:val="Ttulo5Car"/>
    <w:uiPriority w:val="9"/>
    <w:unhideWhenUsed/>
    <w:qFormat/>
    <w:rsid w:val="00FA750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FA750F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FA750F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FA750F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FA750F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ar"/>
    <w:uiPriority w:val="10"/>
    <w:qFormat/>
    <w:rsid w:val="00FA750F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tuloCar">
    <w:name w:val="Título Car"/>
    <w:basedOn w:val="Fuentedeprrafopredeter"/>
    <w:link w:val="Ttulo"/>
    <w:uiPriority w:val="10"/>
    <w:rsid w:val="00FA750F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Cita">
    <w:name w:val="Quote"/>
    <w:basedOn w:val="Normal"/>
    <w:next w:val="Normal"/>
    <w:link w:val="CitaCar"/>
    <w:uiPriority w:val="29"/>
    <w:qFormat/>
    <w:rsid w:val="00FA750F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CitaCar">
    <w:name w:val="Cita Car"/>
    <w:basedOn w:val="Fuentedeprrafopredeter"/>
    <w:link w:val="Cita"/>
    <w:uiPriority w:val="29"/>
    <w:rsid w:val="00FA750F"/>
    <w:rPr>
      <w:i/>
      <w:iCs/>
      <w:color w:val="7B7B7B" w:themeColor="accent3" w:themeShade="BF"/>
      <w:sz w:val="24"/>
      <w:szCs w:val="24"/>
    </w:rPr>
  </w:style>
  <w:style w:type="character" w:customStyle="1" w:styleId="Ttulo1Car">
    <w:name w:val="Título 1 Car"/>
    <w:basedOn w:val="Fuentedeprrafopredeter"/>
    <w:link w:val="Ttulo1"/>
    <w:uiPriority w:val="9"/>
    <w:rsid w:val="00FA750F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styleId="Referenciaintensa">
    <w:name w:val="Intense Reference"/>
    <w:basedOn w:val="Fuentedeprrafopredeter"/>
    <w:uiPriority w:val="32"/>
    <w:qFormat/>
    <w:rsid w:val="00FA750F"/>
    <w:rPr>
      <w:b/>
      <w:bCs/>
      <w:caps w:val="0"/>
      <w:smallCaps/>
      <w:color w:val="auto"/>
      <w:spacing w:val="0"/>
      <w:u w:val="single"/>
    </w:rPr>
  </w:style>
  <w:style w:type="paragraph" w:styleId="Prrafodelista">
    <w:name w:val="List Paragraph"/>
    <w:basedOn w:val="Normal"/>
    <w:uiPriority w:val="34"/>
    <w:qFormat/>
    <w:rsid w:val="003A6B12"/>
    <w:pPr>
      <w:ind w:left="720"/>
      <w:contextualSpacing/>
    </w:pPr>
  </w:style>
  <w:style w:type="paragraph" w:styleId="Citadestacada">
    <w:name w:val="Intense Quote"/>
    <w:basedOn w:val="Normal"/>
    <w:next w:val="Normal"/>
    <w:link w:val="CitadestacadaCar"/>
    <w:uiPriority w:val="30"/>
    <w:qFormat/>
    <w:rsid w:val="00FA750F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FA750F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Referenciasutil">
    <w:name w:val="Subtle Reference"/>
    <w:basedOn w:val="Fuentedeprrafopredeter"/>
    <w:uiPriority w:val="31"/>
    <w:qFormat/>
    <w:rsid w:val="00FA750F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Textoennegrita">
    <w:name w:val="Strong"/>
    <w:basedOn w:val="Fuentedeprrafopredeter"/>
    <w:uiPriority w:val="22"/>
    <w:qFormat/>
    <w:rsid w:val="00FA750F"/>
    <w:rPr>
      <w:b/>
      <w:bCs/>
    </w:rPr>
  </w:style>
  <w:style w:type="character" w:customStyle="1" w:styleId="Ttulo2Car">
    <w:name w:val="Título 2 Car"/>
    <w:basedOn w:val="Fuentedeprrafopredeter"/>
    <w:link w:val="Ttulo2"/>
    <w:uiPriority w:val="9"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4Car">
    <w:name w:val="Título 4 Car"/>
    <w:basedOn w:val="Fuentedeprrafopredeter"/>
    <w:link w:val="Ttulo4"/>
    <w:uiPriority w:val="9"/>
    <w:rsid w:val="00FA750F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Ttulo5Car">
    <w:name w:val="Título 5 Car"/>
    <w:basedOn w:val="Fuentedeprrafopredeter"/>
    <w:link w:val="Ttulo5"/>
    <w:uiPriority w:val="9"/>
    <w:rsid w:val="00FA750F"/>
    <w:rPr>
      <w:rFonts w:asciiTheme="majorHAnsi" w:eastAsiaTheme="majorEastAsia" w:hAnsiTheme="majorHAnsi" w:cstheme="majorBidi"/>
      <w:sz w:val="28"/>
      <w:szCs w:val="28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FA750F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FA750F"/>
    <w:rPr>
      <w:rFonts w:asciiTheme="majorHAnsi" w:eastAsiaTheme="majorEastAsia" w:hAnsiTheme="majorHAnsi" w:cstheme="majorBidi"/>
      <w:sz w:val="24"/>
      <w:szCs w:val="24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FA750F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FA750F"/>
    <w:rPr>
      <w:b/>
      <w:bCs/>
      <w:i/>
      <w:iCs/>
    </w:rPr>
  </w:style>
  <w:style w:type="paragraph" w:styleId="Descripcin">
    <w:name w:val="caption"/>
    <w:basedOn w:val="Normal"/>
    <w:next w:val="Normal"/>
    <w:uiPriority w:val="35"/>
    <w:unhideWhenUsed/>
    <w:qFormat/>
    <w:rsid w:val="00FA750F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Subttulo">
    <w:name w:val="Subtitle"/>
    <w:basedOn w:val="Normal"/>
    <w:next w:val="Normal"/>
    <w:link w:val="SubttuloCar"/>
    <w:uiPriority w:val="11"/>
    <w:qFormat/>
    <w:rsid w:val="00FA750F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FA750F"/>
    <w:rPr>
      <w:color w:val="44546A" w:themeColor="text2"/>
      <w:sz w:val="28"/>
      <w:szCs w:val="28"/>
    </w:rPr>
  </w:style>
  <w:style w:type="character" w:styleId="nfasis">
    <w:name w:val="Emphasis"/>
    <w:basedOn w:val="Fuentedeprrafopredeter"/>
    <w:uiPriority w:val="20"/>
    <w:qFormat/>
    <w:rsid w:val="00FA750F"/>
    <w:rPr>
      <w:i/>
      <w:iCs/>
      <w:color w:val="000000" w:themeColor="text1"/>
    </w:rPr>
  </w:style>
  <w:style w:type="paragraph" w:styleId="Sinespaciado">
    <w:name w:val="No Spacing"/>
    <w:uiPriority w:val="1"/>
    <w:qFormat/>
    <w:rsid w:val="00FA750F"/>
    <w:pPr>
      <w:spacing w:after="0" w:line="240" w:lineRule="auto"/>
    </w:pPr>
  </w:style>
  <w:style w:type="character" w:styleId="nfasissutil">
    <w:name w:val="Subtle Emphasis"/>
    <w:basedOn w:val="Fuentedeprrafopredeter"/>
    <w:uiPriority w:val="19"/>
    <w:qFormat/>
    <w:rsid w:val="00FA750F"/>
    <w:rPr>
      <w:i/>
      <w:iCs/>
      <w:color w:val="595959" w:themeColor="text1" w:themeTint="A6"/>
    </w:rPr>
  </w:style>
  <w:style w:type="character" w:styleId="nfasisintenso">
    <w:name w:val="Intense Emphasis"/>
    <w:basedOn w:val="Fuentedeprrafopredeter"/>
    <w:uiPriority w:val="21"/>
    <w:qFormat/>
    <w:rsid w:val="00FA750F"/>
    <w:rPr>
      <w:b/>
      <w:bCs/>
      <w:i/>
      <w:iCs/>
      <w:color w:val="auto"/>
    </w:rPr>
  </w:style>
  <w:style w:type="character" w:styleId="Ttulodellibro">
    <w:name w:val="Book Title"/>
    <w:basedOn w:val="Fuentedeprrafopredeter"/>
    <w:uiPriority w:val="33"/>
    <w:qFormat/>
    <w:rsid w:val="00FA750F"/>
    <w:rPr>
      <w:b/>
      <w:bCs/>
      <w:caps w:val="0"/>
      <w:smallCaps/>
      <w:spacing w:val="0"/>
    </w:rPr>
  </w:style>
  <w:style w:type="paragraph" w:styleId="TtuloTDC">
    <w:name w:val="TOC Heading"/>
    <w:basedOn w:val="Ttulo1"/>
    <w:next w:val="Normal"/>
    <w:uiPriority w:val="39"/>
    <w:unhideWhenUsed/>
    <w:qFormat/>
    <w:rsid w:val="00FA750F"/>
    <w:pPr>
      <w:outlineLvl w:val="9"/>
    </w:pPr>
  </w:style>
  <w:style w:type="character" w:styleId="Hipervnculo">
    <w:name w:val="Hyperlink"/>
    <w:basedOn w:val="Fuentedeprrafopredeter"/>
    <w:uiPriority w:val="99"/>
    <w:unhideWhenUsed/>
    <w:rsid w:val="00AF3053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AF3053"/>
    <w:rPr>
      <w:color w:val="605E5C"/>
      <w:shd w:val="clear" w:color="auto" w:fill="E1DFDD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AF305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F3053"/>
    <w:rPr>
      <w:rFonts w:ascii="Segoe UI" w:hAnsi="Segoe UI" w:cs="Segoe UI"/>
      <w:sz w:val="18"/>
      <w:szCs w:val="18"/>
    </w:rPr>
  </w:style>
  <w:style w:type="paragraph" w:styleId="TDC1">
    <w:name w:val="toc 1"/>
    <w:basedOn w:val="Normal"/>
    <w:next w:val="Normal"/>
    <w:autoRedefine/>
    <w:uiPriority w:val="39"/>
    <w:unhideWhenUsed/>
    <w:rsid w:val="00AF3053"/>
    <w:pPr>
      <w:spacing w:after="100"/>
    </w:pPr>
  </w:style>
  <w:style w:type="paragraph" w:styleId="Encabezado">
    <w:name w:val="header"/>
    <w:basedOn w:val="Normal"/>
    <w:link w:val="Encabezado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F3053"/>
  </w:style>
  <w:style w:type="paragraph" w:styleId="Piedepgina">
    <w:name w:val="footer"/>
    <w:basedOn w:val="Normal"/>
    <w:link w:val="Piedepgina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F3053"/>
  </w:style>
  <w:style w:type="table" w:styleId="Tablaconcuadrcula">
    <w:name w:val="Table Grid"/>
    <w:basedOn w:val="Tablanormal"/>
    <w:uiPriority w:val="39"/>
    <w:rsid w:val="009A21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DC2">
    <w:name w:val="toc 2"/>
    <w:basedOn w:val="Normal"/>
    <w:next w:val="Normal"/>
    <w:autoRedefine/>
    <w:uiPriority w:val="39"/>
    <w:unhideWhenUsed/>
    <w:rsid w:val="006A6E40"/>
    <w:pPr>
      <w:spacing w:after="100"/>
      <w:ind w:left="210"/>
    </w:pPr>
  </w:style>
  <w:style w:type="character" w:styleId="Hipervnculovisitado">
    <w:name w:val="FollowedHyperlink"/>
    <w:basedOn w:val="Fuentedeprrafopredeter"/>
    <w:uiPriority w:val="99"/>
    <w:semiHidden/>
    <w:unhideWhenUsed/>
    <w:rsid w:val="008F437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23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047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433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29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8842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946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2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46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15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71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40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561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073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034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1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1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66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4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9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656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309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711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50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042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450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596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83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89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03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961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9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4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32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82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593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359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705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083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392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26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51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8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26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22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26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72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185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937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95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6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56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65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45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502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87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55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9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638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1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36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86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32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50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335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610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11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302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4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38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33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9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4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78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5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088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1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39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2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354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991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33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6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173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675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62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16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955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47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629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99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8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56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4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38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45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87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70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500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5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40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8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21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32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410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019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395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8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0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88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63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2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887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63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2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8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16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374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9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83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06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08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876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02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06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988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0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8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77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490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06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71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6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19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301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568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65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7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367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44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8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87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81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30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5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11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07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1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90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716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090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00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62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648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809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30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0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407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33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23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42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7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807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39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53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7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226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11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80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84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04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729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1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2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627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28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22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33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36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854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068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54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3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27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10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157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029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26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5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84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592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7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95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10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30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133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627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24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82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70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07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3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587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05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22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45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77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811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97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427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113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486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41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77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35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00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30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074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499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689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21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815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11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8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76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07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10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264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1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535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838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61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40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05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34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99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737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652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67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196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255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161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088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728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4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582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57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9888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47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1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01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313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315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38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1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05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7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3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563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6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164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67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945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301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236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227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725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44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23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122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4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0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976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17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21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750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857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72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84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38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181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72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885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58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036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399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11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9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13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88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54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587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472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07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94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7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493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92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671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48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71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90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204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418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67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17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687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670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408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387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665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62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587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754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413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251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098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3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19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2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545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570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5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34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96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102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2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46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332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95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33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015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01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528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739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14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124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32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954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88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04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07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40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88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125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3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366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92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5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734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01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894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1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2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434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68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74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4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04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70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7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261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0681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35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423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509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4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097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49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692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205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947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340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0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320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452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521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9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09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068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55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875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913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451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824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554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99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967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437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06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535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804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363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604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14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95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859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08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77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853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40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063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12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93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32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563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561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9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588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436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96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627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43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195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902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19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62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566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5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56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9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163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7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67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52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71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79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79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95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5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78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16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64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44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84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7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4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4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8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698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068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2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74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64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007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135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088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3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255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9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3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4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5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53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29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290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51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645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034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765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85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202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26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529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98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927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82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5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3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3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039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48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48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92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33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046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86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264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79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64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8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34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2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47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1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48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491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102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25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95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63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6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21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73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61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90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39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91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59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46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4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98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396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99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771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89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965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34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87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8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53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330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821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59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59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65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75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530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8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2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67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07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056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75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04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4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313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1655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778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7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107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901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635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39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7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02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164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74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13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66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38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12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85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88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982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573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93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005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8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13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7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90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337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9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01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90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08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42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156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531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9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3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85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849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942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18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88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91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25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8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872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14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68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20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42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9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01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86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7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519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5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71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64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16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52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50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94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452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51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0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0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2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98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5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3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45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74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243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11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5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21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689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850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0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7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936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95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51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548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31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72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8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606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829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12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483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4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8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427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389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863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55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491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79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22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658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53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97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779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47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54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075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71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622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514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907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75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86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805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00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39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59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40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72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40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596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519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323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9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82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47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619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3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6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7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5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0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0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8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55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3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169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27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618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775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2382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31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251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849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769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6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2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38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58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74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28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52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381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492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9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07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3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06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785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8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1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8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137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251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624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02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715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05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4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066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5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7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07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172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053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52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37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29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65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69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69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28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3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4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7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39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7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65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414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57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8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12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43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868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74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1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985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332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63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5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26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87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73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9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17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4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58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237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79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44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279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95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27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726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5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10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662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070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758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07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22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89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234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53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865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0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4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6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879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1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249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15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17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40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7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53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07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772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745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0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78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80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63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13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7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633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32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38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2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3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86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1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68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43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43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97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006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776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381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78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0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0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5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33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525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8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47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4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12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06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10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2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22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4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5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270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946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0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1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5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86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1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968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6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963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66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99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36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09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786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847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70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95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57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4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2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289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46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10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0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31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3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674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8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15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609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8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8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25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06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33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99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14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9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671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418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8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79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12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863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77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25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4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863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16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1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7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06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7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076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332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306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63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6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96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73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0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62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20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006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75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58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960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76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74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92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856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46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42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694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08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12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75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776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5191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160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739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40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1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601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93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623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7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85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85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211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98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73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4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27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172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9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99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8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401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90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00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16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85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393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79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822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526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133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832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3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61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37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6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058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416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19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19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59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09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0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1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9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2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9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282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9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22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981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656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93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363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726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20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84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332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85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5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38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0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573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86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79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87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444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173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51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828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977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700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20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5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758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696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85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14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12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03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11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12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95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1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1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85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93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537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07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12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1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436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7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006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4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95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663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3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6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26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15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99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732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96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548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84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60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348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5121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296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47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80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2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0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31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493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4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0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349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69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095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811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46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50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75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02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3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538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5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639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18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409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82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33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927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480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769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1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30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096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99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573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382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09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14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00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3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57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37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36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330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8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528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38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429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16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810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197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54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13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48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611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9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54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962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64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4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58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446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6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810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81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2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86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04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715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277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9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382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620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07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76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843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116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85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8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98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68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308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52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349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53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6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38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35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162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2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27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93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37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64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8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46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601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30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97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508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93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59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23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7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80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74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533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1519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75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03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9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06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06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2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63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81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63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5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716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64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0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96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87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10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831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9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2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23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753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93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3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5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300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639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959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72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460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889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016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975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468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300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7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5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7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89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6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52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32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73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92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912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52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65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636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00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7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050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56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27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340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9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55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9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467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638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155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56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50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2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35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7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78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92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4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262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96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72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74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14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252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93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2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4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072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6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43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46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927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99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930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18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83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0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9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236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623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41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92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59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5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65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60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717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03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395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2525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965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295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870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7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74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941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387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434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1951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0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221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2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13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33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66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86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972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73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2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275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434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63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078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936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871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20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71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713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946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27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86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94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797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09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70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9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61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801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09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80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23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84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2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8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6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064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11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626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67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36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187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6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1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78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781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5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125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2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45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59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61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726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22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20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733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0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97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15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71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60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730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93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817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49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4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34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96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484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01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08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72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64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10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96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5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294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61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858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955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4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265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29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48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75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27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60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7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35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6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50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596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423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4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420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154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1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73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07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8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053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84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15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883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7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3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930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33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535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137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69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62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98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740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03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692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7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08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99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211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26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944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906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67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43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052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80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85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83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40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735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585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998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22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205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2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72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7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9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65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6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700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52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99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973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5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109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60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435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92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03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50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809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82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646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851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495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769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1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344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945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700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40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4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04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860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09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74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27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78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77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12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16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35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36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295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09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52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65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370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14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4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0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14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52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5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502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7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5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7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0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7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489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644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198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53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005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04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11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17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252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694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93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5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048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15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43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9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380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7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075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5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26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57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37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57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21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013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73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14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880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330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10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66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02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268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036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84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34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13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9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250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651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642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06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8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55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35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4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0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61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05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2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40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8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37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33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99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07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038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6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6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21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780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19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26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989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678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913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2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283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95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10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6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15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0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5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46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9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10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8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16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6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04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51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027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7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145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77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35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72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4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972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37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62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75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9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326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22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828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96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314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0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35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82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7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67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277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58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633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1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36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403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68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95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855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72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599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8366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8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71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460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41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92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2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103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84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283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01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5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065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0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43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5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44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397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26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54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716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358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6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290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71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621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949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05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32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83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41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6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9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29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734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46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708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1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90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1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45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3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35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2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63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91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445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49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78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827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9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48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891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01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4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82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495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43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60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2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619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03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73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8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500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38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06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37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8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3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951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8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05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0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911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85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31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682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9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3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26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052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66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603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0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08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21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32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559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25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3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74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396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6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9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73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252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337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34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1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36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25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87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463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7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41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28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869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917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028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83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198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0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16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7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9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45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239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9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84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49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8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420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60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050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868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044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365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671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99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852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49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81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775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96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710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84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16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94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84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27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7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763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464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14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521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99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545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51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89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00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2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1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39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01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41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079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66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27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057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27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639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3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373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36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14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09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8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53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1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70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277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6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4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149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45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22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722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600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53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16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012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68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49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021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15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0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81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59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87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61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59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86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132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58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789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731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58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751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82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3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875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57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4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50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924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9668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656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4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04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87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21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888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4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44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033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54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4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695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271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8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95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0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5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6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86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98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19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8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633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36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295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33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968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3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48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0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85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470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34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492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822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74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18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292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8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6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202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507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97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548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68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36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973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3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04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248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83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57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501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099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829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9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617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68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94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32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47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82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79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01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246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9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86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1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42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714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033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47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97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388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17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014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13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2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94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92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256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068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57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496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43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9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57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53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974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76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589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281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789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798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9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23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48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024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7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05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6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39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22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13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2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7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08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094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92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827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456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688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79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4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36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570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565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7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777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4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433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71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76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49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22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24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6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0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980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07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7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7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60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7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07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622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539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732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17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038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604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505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86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54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904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300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1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984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039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62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192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11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88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03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723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00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14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7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452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10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281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55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63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3627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414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263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316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3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920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65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55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08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35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7498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4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58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01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262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0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36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91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703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400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83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39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25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26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088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951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39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56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1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55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381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645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52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19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17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61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590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38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808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75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15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2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303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67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66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09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01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450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413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26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376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874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72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85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510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2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5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818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063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4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99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06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337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47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317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38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721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854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028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006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58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403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0435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28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41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121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447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4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6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83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993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88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721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056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968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952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14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825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741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74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70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25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10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71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79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802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0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23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83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26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89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13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24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49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481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38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005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47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161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15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8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18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47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11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483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211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083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6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446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7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7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05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09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28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1252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159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284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1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35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055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74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14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610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87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920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030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256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437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8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147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436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298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341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061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79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852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24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85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4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81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063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50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44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055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271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3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80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450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25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6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3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600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67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0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8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1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7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0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7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2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380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9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759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9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047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542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2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45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74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77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436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088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60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1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489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316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45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54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6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331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61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777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737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1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0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7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68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356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230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337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858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971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032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3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54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03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000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59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96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7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45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14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13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967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67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5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126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86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8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8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88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957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511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038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81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455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3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54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36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38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76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47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4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392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18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99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9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80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88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83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820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59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6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42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578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4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786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3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35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40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650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43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13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524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47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6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6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42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12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80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65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8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742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5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91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5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2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59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213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2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398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69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0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16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56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32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7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74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043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15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281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55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948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418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5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822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82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16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96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288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946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154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636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25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37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963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086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90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1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8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7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445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424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522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2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88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81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01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29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45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95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203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517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7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49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59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04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222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2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119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3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1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582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883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20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969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365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9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398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282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31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989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37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26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214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72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45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951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048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460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250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161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7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4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17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0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8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08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5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415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2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99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64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9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679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00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511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0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9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70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66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5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552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958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9" Type="http://schemas.openxmlformats.org/officeDocument/2006/relationships/image" Target="media/image29.png"/><Relationship Id="rId21" Type="http://schemas.openxmlformats.org/officeDocument/2006/relationships/image" Target="media/image11.png"/><Relationship Id="rId34" Type="http://schemas.openxmlformats.org/officeDocument/2006/relationships/image" Target="media/image24.png"/><Relationship Id="rId42" Type="http://schemas.openxmlformats.org/officeDocument/2006/relationships/image" Target="media/image32.png"/><Relationship Id="rId47" Type="http://schemas.openxmlformats.org/officeDocument/2006/relationships/image" Target="media/image37.jpeg"/><Relationship Id="rId50" Type="http://schemas.openxmlformats.org/officeDocument/2006/relationships/image" Target="media/image40.png"/><Relationship Id="rId55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image" Target="media/image23.png"/><Relationship Id="rId38" Type="http://schemas.openxmlformats.org/officeDocument/2006/relationships/image" Target="media/image28.png"/><Relationship Id="rId46" Type="http://schemas.openxmlformats.org/officeDocument/2006/relationships/image" Target="media/image36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png"/><Relationship Id="rId41" Type="http://schemas.openxmlformats.org/officeDocument/2006/relationships/image" Target="media/image31.png"/><Relationship Id="rId54" Type="http://schemas.openxmlformats.org/officeDocument/2006/relationships/image" Target="media/image4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lvill04@ucm.es" TargetMode="External"/><Relationship Id="rId24" Type="http://schemas.openxmlformats.org/officeDocument/2006/relationships/image" Target="media/image14.png"/><Relationship Id="rId32" Type="http://schemas.openxmlformats.org/officeDocument/2006/relationships/image" Target="media/image22.png"/><Relationship Id="rId37" Type="http://schemas.openxmlformats.org/officeDocument/2006/relationships/image" Target="media/image27.png"/><Relationship Id="rId40" Type="http://schemas.openxmlformats.org/officeDocument/2006/relationships/image" Target="media/image30.png"/><Relationship Id="rId45" Type="http://schemas.openxmlformats.org/officeDocument/2006/relationships/image" Target="media/image35.png"/><Relationship Id="rId53" Type="http://schemas.openxmlformats.org/officeDocument/2006/relationships/image" Target="media/image43.png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6.png"/><Relationship Id="rId49" Type="http://schemas.openxmlformats.org/officeDocument/2006/relationships/image" Target="media/image39.png"/><Relationship Id="rId57" Type="http://schemas.openxmlformats.org/officeDocument/2006/relationships/theme" Target="theme/theme1.xml"/><Relationship Id="rId10" Type="http://schemas.openxmlformats.org/officeDocument/2006/relationships/hyperlink" Target="mailto:sgavil01@ucm.es" TargetMode="External"/><Relationship Id="rId19" Type="http://schemas.openxmlformats.org/officeDocument/2006/relationships/image" Target="media/image9.png"/><Relationship Id="rId31" Type="http://schemas.openxmlformats.org/officeDocument/2006/relationships/image" Target="media/image21.png"/><Relationship Id="rId44" Type="http://schemas.openxmlformats.org/officeDocument/2006/relationships/image" Target="media/image34.png"/><Relationship Id="rId52" Type="http://schemas.openxmlformats.org/officeDocument/2006/relationships/image" Target="media/image42.png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Complutense_University_of_Madrid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43" Type="http://schemas.openxmlformats.org/officeDocument/2006/relationships/image" Target="media/image33.png"/><Relationship Id="rId48" Type="http://schemas.openxmlformats.org/officeDocument/2006/relationships/image" Target="media/image38.png"/><Relationship Id="rId56" Type="http://schemas.openxmlformats.org/officeDocument/2006/relationships/fontTable" Target="fontTable.xml"/><Relationship Id="rId8" Type="http://schemas.openxmlformats.org/officeDocument/2006/relationships/image" Target="media/image1.png"/><Relationship Id="rId51" Type="http://schemas.openxmlformats.org/officeDocument/2006/relationships/image" Target="media/image41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326D986-735B-4A84-B765-C184191A8C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69</TotalTime>
  <Pages>46</Pages>
  <Words>8720</Words>
  <Characters>47960</Characters>
  <Application>Microsoft Office Word</Application>
  <DocSecurity>0</DocSecurity>
  <Lines>399</Lines>
  <Paragraphs>11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5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jandro Villar Rubio</dc:creator>
  <cp:keywords/>
  <dc:description/>
  <cp:lastModifiedBy>Alejandro Villar Rubio</cp:lastModifiedBy>
  <cp:revision>34</cp:revision>
  <dcterms:created xsi:type="dcterms:W3CDTF">2019-12-22T19:53:00Z</dcterms:created>
  <dcterms:modified xsi:type="dcterms:W3CDTF">2020-01-21T12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628f986-04c0-34a3-86b0-72614ab7a073</vt:lpwstr>
  </property>
  <property fmtid="{D5CDD505-2E9C-101B-9397-08002B2CF9AE}" pid="24" name="Mendeley Citation Style_1">
    <vt:lpwstr>http://www.zotero.org/styles/apa</vt:lpwstr>
  </property>
</Properties>
</file>